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w:t>
      </w:r>
      <w:proofErr w:type="gramStart"/>
      <w:r w:rsidR="00833482">
        <w:t>similar to</w:t>
      </w:r>
      <w:proofErr w:type="gramEnd"/>
      <w:r w:rsidR="00833482">
        <w:t xml:space="preserve">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 xml:space="preserve">Snow depth and snowmelt patterns strongly influence surface-level temperature, </w:t>
      </w:r>
      <w:proofErr w:type="gramStart"/>
      <w:r w:rsidRPr="00833482">
        <w:rPr>
          <w:highlight w:val="yellow"/>
        </w:rPr>
        <w:t>moisture</w:t>
      </w:r>
      <w:proofErr w:type="gramEnd"/>
      <w:r w:rsidRPr="00833482">
        <w:rPr>
          <w:highlight w:val="yellow"/>
        </w:rPr>
        <w:t xml:space="preserv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787ACD01" w14:textId="4F1B8CC2" w:rsidR="000F5E9F" w:rsidRDefault="00216D67" w:rsidP="0069060F">
      <w:r>
        <w:t>Regeneration niche and Mediterranean germination syndrome</w:t>
      </w:r>
      <w:r w:rsidR="000F5E9F">
        <w:t xml:space="preserve"> </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1"/>
      <w:r w:rsidRPr="0066698D">
        <w:rPr>
          <w:highlight w:val="yellow"/>
        </w:rPr>
        <w:t>Bewley et al. 2013</w:t>
      </w:r>
      <w:commentRangeEnd w:id="1"/>
      <w:r w:rsidR="0000430E">
        <w:rPr>
          <w:rStyle w:val="Refdecomentario"/>
        </w:rPr>
        <w:commentReference w:id="1"/>
      </w:r>
      <w:r w:rsidRPr="0066698D">
        <w:rPr>
          <w:highlight w:val="yellow"/>
        </w:rPr>
        <w:t>).</w:t>
      </w:r>
    </w:p>
    <w:p w14:paraId="48A15415" w14:textId="69C9A98F" w:rsidR="000811EF" w:rsidRDefault="000811EF" w:rsidP="0069060F">
      <w:r>
        <w:t>Intraspecific germination variability to water stress</w:t>
      </w:r>
    </w:p>
    <w:p w14:paraId="2DD18D2F" w14:textId="2019A10F" w:rsidR="000811EF" w:rsidRPr="0069060F" w:rsidRDefault="001568DF" w:rsidP="001568DF">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
      <w:r w:rsidRPr="001568DF">
        <w:rPr>
          <w:highlight w:val="yellow"/>
        </w:rPr>
        <w:t>Onipchenko</w:t>
      </w:r>
      <w:r w:rsidRPr="001568DF">
        <w:rPr>
          <w:highlight w:val="yellow"/>
        </w:rPr>
        <w:cr/>
        <w:t>2004</w:t>
      </w:r>
      <w:commentRangeEnd w:id="2"/>
      <w:r w:rsidR="0000430E">
        <w:rPr>
          <w:rStyle w:val="Refdecomentario"/>
        </w:rPr>
        <w:commentReference w:id="2"/>
      </w:r>
      <w:r w:rsidRPr="001568DF">
        <w:rPr>
          <w:highlight w:val="yellow"/>
        </w:rPr>
        <w:t>).</w:t>
      </w: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04E8F2AD" w:rsidR="00A8767B" w:rsidRDefault="00C85516" w:rsidP="008B3D65">
      <w:pPr>
        <w:spacing w:line="360" w:lineRule="auto"/>
        <w:jc w:val="both"/>
      </w:pPr>
      <w:ins w:id="3" w:author="Diana María Cruz Tejada" w:date="2023-10-04T15:57:00Z">
        <w:r>
          <w:t xml:space="preserve">Variability in </w:t>
        </w:r>
      </w:ins>
      <w:del w:id="4" w:author="Diana María Cruz Tejada" w:date="2023-10-04T15:57:00Z">
        <w:r w:rsidR="00A8767B" w:rsidDel="00C85516">
          <w:delText>I</w:delText>
        </w:r>
      </w:del>
      <w:ins w:id="5" w:author="Diana María Cruz Tejada" w:date="2023-10-04T15:57:00Z">
        <w:r>
          <w:t>i</w:t>
        </w:r>
      </w:ins>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520AFED4" w:rsidR="003807AB" w:rsidRDefault="003807AB" w:rsidP="008B3D65">
      <w:pPr>
        <w:pStyle w:val="Prrafodelista"/>
        <w:numPr>
          <w:ilvl w:val="0"/>
          <w:numId w:val="2"/>
        </w:numPr>
        <w:spacing w:line="360" w:lineRule="auto"/>
        <w:jc w:val="both"/>
      </w:pPr>
      <w:r>
        <w:lastRenderedPageBreak/>
        <w:t xml:space="preserve">Seeds from warmer/drier subpopulations will germinate </w:t>
      </w:r>
      <w:proofErr w:type="gramStart"/>
      <w:r>
        <w:t xml:space="preserve">better </w:t>
      </w:r>
      <w:r w:rsidR="00B500F2">
        <w:t xml:space="preserve"> and</w:t>
      </w:r>
      <w:proofErr w:type="gramEnd"/>
      <w:r w:rsidR="00B500F2">
        <w:t xml:space="preserve"> faster </w:t>
      </w:r>
      <w:r>
        <w:t>at higher leve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6F52D3AC" w14:textId="0B9DC595"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6"/>
      <w:r w:rsidR="00787B94" w:rsidRPr="001631D3">
        <w:rPr>
          <w:highlight w:val="yellow"/>
          <w:rPrChange w:id="7" w:author="Diana María Cruz Tejada" w:date="2023-10-04T16:57:00Z">
            <w:rPr/>
          </w:rPrChange>
        </w:rPr>
        <w:t>A02, A11</w:t>
      </w:r>
      <w:commentRangeEnd w:id="6"/>
      <w:r w:rsidR="001631D3">
        <w:rPr>
          <w:rStyle w:val="Refdecomentario"/>
        </w:rPr>
        <w:commentReference w:id="6"/>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8"/>
      <w:commentRangeStart w:id="9"/>
      <w:r w:rsidR="0039142E">
        <w:t>climate</w:t>
      </w:r>
      <w:commentRangeEnd w:id="8"/>
      <w:r w:rsidR="0039142E">
        <w:rPr>
          <w:rStyle w:val="Refdecomentario"/>
        </w:rPr>
        <w:commentReference w:id="8"/>
      </w:r>
      <w:commentRangeEnd w:id="9"/>
      <w:r w:rsidR="000B054E">
        <w:rPr>
          <w:rStyle w:val="Refdecomentario"/>
        </w:rPr>
        <w:commentReference w:id="9"/>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10"/>
      <w:r w:rsidR="0039142E" w:rsidRPr="00AC319B">
        <w:rPr>
          <w:rFonts w:cstheme="minorHAnsi"/>
          <w:lang w:val="en-US"/>
        </w:rPr>
        <w:t xml:space="preserve">period in summer </w:t>
      </w:r>
      <w:commentRangeEnd w:id="10"/>
      <w:r w:rsidR="0039142E">
        <w:rPr>
          <w:rStyle w:val="Refdecomentario"/>
        </w:rPr>
        <w:commentReference w:id="10"/>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w:t>
      </w:r>
      <w:r w:rsidR="0039142E" w:rsidRPr="00AC319B">
        <w:rPr>
          <w:rFonts w:cstheme="minorHAnsi"/>
          <w:lang w:val="en-US"/>
        </w:rPr>
        <w:lastRenderedPageBreak/>
        <w:t>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t xml:space="preserve">We </w:t>
      </w:r>
      <w:r w:rsidR="00DE4F5E">
        <w:t>established a</w:t>
      </w:r>
      <w:r>
        <w:t xml:space="preserve"> </w:t>
      </w:r>
      <w:commentRangeStart w:id="11"/>
      <w:r>
        <w:t xml:space="preserve">systematic sampling </w:t>
      </w:r>
      <w:commentRangeEnd w:id="11"/>
      <w:r w:rsidR="009F5875">
        <w:rPr>
          <w:rStyle w:val="Refdecomentario"/>
        </w:rPr>
        <w:commentReference w:id="11"/>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r w:rsidR="00F342F2">
        <w:t xml:space="preserve">datalogger,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12"/>
      <w:r>
        <w:t xml:space="preserve">from </w:t>
      </w:r>
      <w:r w:rsidRPr="00023A98">
        <w:rPr>
          <w:highlight w:val="yellow"/>
        </w:rPr>
        <w:t>XXXX to XXXX</w:t>
      </w:r>
      <w:r w:rsidR="00390BF5">
        <w:t xml:space="preserve"> </w:t>
      </w:r>
      <w:commentRangeEnd w:id="12"/>
      <w:r w:rsidR="00390BF5">
        <w:rPr>
          <w:rStyle w:val="Refdecomentario"/>
        </w:rPr>
        <w:commentReference w:id="12"/>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 xml:space="preserve">deep, </w:t>
      </w:r>
      <w:proofErr w:type="spellStart"/>
      <w:r w:rsidR="0086750D">
        <w:t>iButtons</w:t>
      </w:r>
      <w:proofErr w:type="spellEnd"/>
      <w:r>
        <w:t xml:space="preserve"> </w:t>
      </w:r>
      <w:r w:rsidR="0086750D">
        <w:t xml:space="preserve">dataloggers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plot with </w:t>
      </w:r>
      <w:r w:rsidR="004345B0" w:rsidRPr="004345B0">
        <w:rPr>
          <w:i/>
          <w:iCs/>
        </w:rPr>
        <w:t xml:space="preserve">D. </w:t>
      </w:r>
      <w:proofErr w:type="spellStart"/>
      <w:r w:rsidR="004345B0" w:rsidRPr="004345B0">
        <w:rPr>
          <w:i/>
          <w:iCs/>
        </w:rPr>
        <w:t>langeanus</w:t>
      </w:r>
      <w:proofErr w:type="spellEnd"/>
      <w:r w:rsidR="004345B0">
        <w:t xml:space="preserve"> is considered a different subpopulation of Dianthus </w:t>
      </w:r>
      <w:proofErr w:type="spellStart"/>
      <w:r w:rsidR="004345B0">
        <w:t>langeanus</w:t>
      </w:r>
      <w:proofErr w:type="spellEnd"/>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13"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w:t>
      </w:r>
      <w:r w:rsidRPr="000A5F58">
        <w:rPr>
          <w:rFonts w:asciiTheme="minorHAnsi" w:hAnsiTheme="minorHAnsi" w:cstheme="minorBidi"/>
          <w:kern w:val="2"/>
          <w:sz w:val="22"/>
          <w:szCs w:val="22"/>
          <w:highlight w:val="yellow"/>
          <w:lang w:val="en-GB"/>
          <w14:ligatures w14:val="standardContextual"/>
        </w:rPr>
        <w:lastRenderedPageBreak/>
        <w:t xml:space="preserve">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29C972D" w:rsidR="00B500F2" w:rsidRDefault="0068503C" w:rsidP="008B3D65">
      <w:pPr>
        <w:pStyle w:val="Ttulo3"/>
        <w:spacing w:line="360" w:lineRule="auto"/>
        <w:jc w:val="both"/>
      </w:pPr>
      <w:r>
        <w:t>2.3</w:t>
      </w:r>
      <w:r w:rsidR="00A559B2">
        <w:t>.</w:t>
      </w:r>
      <w:r>
        <w:t xml:space="preserve"> </w:t>
      </w:r>
      <w:r w:rsidR="00B500F2">
        <w:t xml:space="preserve">Seed </w:t>
      </w:r>
      <w:del w:id="14" w:author="Diana María Cruz Tejada" w:date="2023-10-04T16:08:00Z">
        <w:r w:rsidR="00B500F2" w:rsidDel="00F850DE">
          <w:delText>sampling</w:delText>
        </w:r>
      </w:del>
      <w:ins w:id="15" w:author="Diana María Cruz Tejada" w:date="2023-10-04T16:08:00Z">
        <w:r w:rsidR="00F850DE">
          <w:t>collection</w:t>
        </w:r>
      </w:ins>
    </w:p>
    <w:p w14:paraId="313D66D6" w14:textId="04861BD3" w:rsidR="003845EA" w:rsidRPr="0062654F" w:rsidRDefault="00B500F2" w:rsidP="003845EA">
      <w:pPr>
        <w:spacing w:line="360" w:lineRule="auto"/>
        <w:jc w:val="both"/>
        <w:rPr>
          <w:moveTo w:id="16" w:author="Diana María Cruz Tejada" w:date="2023-10-04T16:28:00Z"/>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del w:id="17" w:author="Diana María Cruz Tejada" w:date="2023-10-04T16:23:00Z">
        <w:r w:rsidR="00023A98" w:rsidDel="00165571">
          <w:delText>,</w:delText>
        </w:r>
      </w:del>
      <w:del w:id="18" w:author="Diana María Cruz Tejada" w:date="2023-10-04T16:22:00Z">
        <w:r w:rsidR="00023A98" w:rsidDel="00165571">
          <w:delText xml:space="preserve"> very abundant in our study area </w:delText>
        </w:r>
        <w:r w:rsidR="00022585" w:rsidDel="00165571">
          <w:delText xml:space="preserve">and </w:delText>
        </w:r>
        <w:r w:rsidR="00023A98" w:rsidDel="00165571">
          <w:delText>with high seed production</w:delText>
        </w:r>
      </w:del>
      <w:r w:rsidR="0039142E">
        <w:t>.</w:t>
      </w:r>
      <w:ins w:id="19" w:author="Diana María Cruz Tejada" w:date="2023-10-04T16:23:00Z">
        <w:r w:rsidR="00165571">
          <w:t xml:space="preserve"> </w:t>
        </w:r>
      </w:ins>
      <w:ins w:id="20" w:author="Diana María Cruz Tejada" w:date="2023-10-04T16:20:00Z">
        <w:r w:rsidR="00165571">
          <w:t xml:space="preserve">Seeds were collected from </w:t>
        </w:r>
        <w:r w:rsidR="00165571">
          <w:t xml:space="preserve">at least </w:t>
        </w:r>
      </w:ins>
      <w:ins w:id="21" w:author="Diana María Cruz Tejada" w:date="2023-10-04T16:21:00Z">
        <w:r w:rsidR="00165571">
          <w:t>2</w:t>
        </w:r>
      </w:ins>
      <w:ins w:id="22" w:author="Diana María Cruz Tejada" w:date="2023-10-04T16:20:00Z">
        <w:r w:rsidR="00165571">
          <w:t>0 randomly selected individuals</w:t>
        </w:r>
      </w:ins>
      <w:ins w:id="23" w:author="Diana María Cruz Tejada" w:date="2023-10-04T16:23:00Z">
        <w:r w:rsidR="00165571">
          <w:t xml:space="preserve"> </w:t>
        </w:r>
      </w:ins>
      <w:ins w:id="24" w:author="Diana María Cruz Tejada" w:date="2023-10-04T16:24:00Z">
        <w:r w:rsidR="003845EA">
          <w:t xml:space="preserve">within a 2m radius from the datalogger location </w:t>
        </w:r>
        <w:r w:rsidR="00165571">
          <w:rPr>
            <w:rFonts w:cstheme="minorHAnsi"/>
            <w:lang w:val="en-US"/>
          </w:rPr>
          <w:fldChar w:fldCharType="begin" w:fldLock="1"/>
        </w:r>
        <w:r w:rsidR="00165571">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165571">
          <w:rPr>
            <w:rFonts w:cstheme="minorHAnsi"/>
            <w:lang w:val="en-US"/>
          </w:rPr>
          <w:fldChar w:fldCharType="separate"/>
        </w:r>
        <w:r w:rsidR="00165571" w:rsidRPr="00D85769">
          <w:rPr>
            <w:rFonts w:cstheme="minorHAnsi"/>
            <w:noProof/>
            <w:lang w:val="en-US"/>
          </w:rPr>
          <w:t>(ENSCONET 2009)</w:t>
        </w:r>
        <w:r w:rsidR="00165571">
          <w:rPr>
            <w:rFonts w:cstheme="minorHAnsi"/>
            <w:lang w:val="en-US"/>
          </w:rPr>
          <w:fldChar w:fldCharType="end"/>
        </w:r>
      </w:ins>
      <w:ins w:id="25" w:author="Diana María Cruz Tejada" w:date="2023-10-04T16:20:00Z">
        <w:r w:rsidR="00165571">
          <w:t>, at</w:t>
        </w:r>
      </w:ins>
      <w:ins w:id="26" w:author="Diana María Cruz Tejada" w:date="2023-10-04T16:21:00Z">
        <w:r w:rsidR="00165571">
          <w:t xml:space="preserve"> </w:t>
        </w:r>
      </w:ins>
      <w:ins w:id="27" w:author="Diana María Cruz Tejada" w:date="2023-10-04T16:20:00Z">
        <w:r w:rsidR="00165571">
          <w:t>the time of natural dispersal (</w:t>
        </w:r>
      </w:ins>
      <w:ins w:id="28" w:author="Diana María Cruz Tejada" w:date="2023-10-04T16:23:00Z">
        <w:r w:rsidR="00165571">
          <w:t>August 7-8, 2023</w:t>
        </w:r>
      </w:ins>
      <w:ins w:id="29" w:author="Diana María Cruz Tejada" w:date="2023-10-04T16:20:00Z">
        <w:r w:rsidR="00165571">
          <w:t>)</w:t>
        </w:r>
      </w:ins>
      <w:ins w:id="30" w:author="Diana María Cruz Tejada" w:date="2023-10-04T16:24:00Z">
        <w:r w:rsidR="00165571">
          <w:t xml:space="preserve">. </w:t>
        </w:r>
      </w:ins>
      <w:del w:id="31" w:author="Diana María Cruz Tejada" w:date="2023-10-04T16:23:00Z">
        <w:r w:rsidR="0039142E" w:rsidDel="00165571">
          <w:delText xml:space="preserve"> </w:delText>
        </w:r>
        <w:r w:rsidR="0068503C" w:rsidDel="00165571">
          <w:delText>On the</w:delText>
        </w:r>
        <w:r w:rsidR="00023A98" w:rsidDel="00165571">
          <w:delText xml:space="preserve"> 7</w:delText>
        </w:r>
        <w:r w:rsidR="00023A98" w:rsidRPr="00023A98" w:rsidDel="00165571">
          <w:rPr>
            <w:vertAlign w:val="superscript"/>
          </w:rPr>
          <w:delText>th</w:delText>
        </w:r>
        <w:r w:rsidR="00023A98" w:rsidDel="00165571">
          <w:delText xml:space="preserve"> and 8</w:delText>
        </w:r>
        <w:r w:rsidR="00023A98" w:rsidRPr="00023A98" w:rsidDel="00165571">
          <w:rPr>
            <w:vertAlign w:val="superscript"/>
          </w:rPr>
          <w:delText>th</w:delText>
        </w:r>
        <w:r w:rsidR="00023A98" w:rsidDel="00165571">
          <w:delText xml:space="preserve"> of August 2023</w:delText>
        </w:r>
      </w:del>
      <w:del w:id="32" w:author="Diana María Cruz Tejada" w:date="2023-10-04T16:24:00Z">
        <w:r w:rsidR="00EC7A9E" w:rsidDel="00165571">
          <w:delText>,</w:delText>
        </w:r>
        <w:r w:rsidR="00023A98" w:rsidDel="00165571">
          <w:delText xml:space="preserve"> we collected the mature seeds </w:delText>
        </w:r>
      </w:del>
      <w:del w:id="33" w:author="Diana María Cruz Tejada" w:date="2023-10-04T16:14:00Z">
        <w:r w:rsidR="00023A98" w:rsidRPr="00AC319B" w:rsidDel="005433F2">
          <w:rPr>
            <w:rFonts w:cstheme="minorHAnsi"/>
            <w:lang w:val="en-US"/>
          </w:rPr>
          <w:delText>directly from the mother plant</w:delText>
        </w:r>
      </w:del>
      <w:del w:id="34" w:author="Diana María Cruz Tejada" w:date="2023-10-04T16:12:00Z">
        <w:r w:rsidR="00023A98" w:rsidRPr="00AC319B" w:rsidDel="00F850DE">
          <w:rPr>
            <w:rFonts w:cstheme="minorHAnsi"/>
            <w:lang w:val="en-US"/>
          </w:rPr>
          <w:delText>s</w:delText>
        </w:r>
        <w:r w:rsidR="00023A98" w:rsidDel="00F850DE">
          <w:rPr>
            <w:rFonts w:cstheme="minorHAnsi"/>
            <w:lang w:val="en-US"/>
          </w:rPr>
          <w:delText xml:space="preserve">, following </w:delText>
        </w:r>
        <w:r w:rsidR="00023A98" w:rsidRPr="00AC319B" w:rsidDel="00F850DE">
          <w:rPr>
            <w:rFonts w:cstheme="minorHAnsi"/>
            <w:lang w:val="en-US"/>
          </w:rPr>
          <w:delText xml:space="preserve">standard protocols for sampling seeds of wild populations </w:delText>
        </w:r>
      </w:del>
      <w:del w:id="35" w:author="Diana María Cruz Tejada" w:date="2023-10-04T16:24:00Z">
        <w:r w:rsidR="00023A98" w:rsidRPr="00AC319B" w:rsidDel="00165571">
          <w:rPr>
            <w:rFonts w:cstheme="minorHAnsi"/>
            <w:lang w:val="en-US"/>
          </w:rPr>
          <w:delText>to maximize intraspecific genetic diversity</w:delText>
        </w:r>
      </w:del>
      <w:del w:id="36" w:author="Diana María Cruz Tejada" w:date="2023-10-04T16:23:00Z">
        <w:r w:rsidR="00023A98" w:rsidRPr="00AC319B" w:rsidDel="00165571">
          <w:rPr>
            <w:rFonts w:cstheme="minorHAnsi"/>
            <w:lang w:val="en-US"/>
          </w:rPr>
          <w:delText xml:space="preserve"> </w:delText>
        </w:r>
        <w:r w:rsidR="00023A98" w:rsidDel="00165571">
          <w:rPr>
            <w:rFonts w:cstheme="minorHAnsi"/>
            <w:lang w:val="en-US"/>
          </w:rPr>
          <w:fldChar w:fldCharType="begin" w:fldLock="1"/>
        </w:r>
        <w:r w:rsidR="00023A98" w:rsidRPr="003845EA" w:rsidDel="00165571">
          <w:rPr>
            <w:rFonts w:cstheme="minorHAnsi"/>
            <w:lang w:val="en-US"/>
          </w:rPr>
          <w:del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delInstrText>
        </w:r>
        <w:r w:rsidR="00023A98" w:rsidDel="00165571">
          <w:rPr>
            <w:rFonts w:cstheme="minorHAnsi"/>
            <w:lang w:val="en-US"/>
          </w:rPr>
          <w:fldChar w:fldCharType="separate"/>
        </w:r>
        <w:r w:rsidR="00023A98" w:rsidRPr="00165571" w:rsidDel="00165571">
          <w:rPr>
            <w:rFonts w:cstheme="minorHAnsi"/>
            <w:noProof/>
            <w:lang w:val="en-US"/>
          </w:rPr>
          <w:delText>(ENSCONET 2009)</w:delText>
        </w:r>
        <w:r w:rsidR="00023A98" w:rsidDel="00165571">
          <w:rPr>
            <w:rFonts w:cstheme="minorHAnsi"/>
            <w:lang w:val="en-US"/>
          </w:rPr>
          <w:fldChar w:fldCharType="end"/>
        </w:r>
      </w:del>
      <w:del w:id="37" w:author="Diana María Cruz Tejada" w:date="2023-10-04T16:15:00Z">
        <w:r w:rsidR="00023A98" w:rsidDel="005433F2">
          <w:rPr>
            <w:rFonts w:cstheme="minorHAnsi"/>
            <w:lang w:val="en-US"/>
          </w:rPr>
          <w:delText xml:space="preserve">. Sampling took place </w:delText>
        </w:r>
      </w:del>
      <w:del w:id="38" w:author="Diana María Cruz Tejada" w:date="2023-10-04T16:25:00Z">
        <w:r w:rsidR="00023A98" w:rsidDel="003845EA">
          <w:rPr>
            <w:rFonts w:cstheme="minorHAnsi"/>
            <w:lang w:val="en-US"/>
          </w:rPr>
          <w:delText xml:space="preserve">within a 2m radius </w:delText>
        </w:r>
        <w:r w:rsidR="0068503C" w:rsidDel="003845EA">
          <w:rPr>
            <w:rFonts w:cstheme="minorHAnsi"/>
            <w:lang w:val="en-US"/>
          </w:rPr>
          <w:delText>of</w:delText>
        </w:r>
        <w:r w:rsidR="00023A98" w:rsidDel="003845EA">
          <w:rPr>
            <w:rFonts w:cstheme="minorHAnsi"/>
            <w:lang w:val="en-US"/>
          </w:rPr>
          <w:delText xml:space="preserve"> the datalogger location</w:delText>
        </w:r>
      </w:del>
      <w:del w:id="39" w:author="Diana María Cruz Tejada" w:date="2023-10-04T16:15:00Z">
        <w:r w:rsidR="00023A98" w:rsidDel="005433F2">
          <w:rPr>
            <w:rFonts w:cstheme="minorHAnsi"/>
            <w:lang w:val="en-US"/>
          </w:rPr>
          <w:delText>, we collected seed</w:delText>
        </w:r>
        <w:r w:rsidR="00B11695" w:rsidDel="005433F2">
          <w:rPr>
            <w:rFonts w:cstheme="minorHAnsi"/>
            <w:lang w:val="en-US"/>
          </w:rPr>
          <w:delText>s</w:delText>
        </w:r>
        <w:r w:rsidR="00023A98" w:rsidDel="005433F2">
          <w:rPr>
            <w:rFonts w:cstheme="minorHAnsi"/>
            <w:lang w:val="en-US"/>
          </w:rPr>
          <w:delText xml:space="preserve"> from at least 20 individuals chosen at random</w:delText>
        </w:r>
      </w:del>
      <w:del w:id="40" w:author="Diana María Cruz Tejada" w:date="2023-10-04T16:25:00Z">
        <w:r w:rsidR="00023A98" w:rsidDel="003845EA">
          <w:rPr>
            <w:rFonts w:cstheme="minorHAnsi"/>
            <w:lang w:val="en-US"/>
          </w:rPr>
          <w:delText>.</w:delText>
        </w:r>
      </w:del>
      <w:del w:id="41" w:author="Diana María Cruz Tejada" w:date="2023-10-04T16:16:00Z">
        <w:r w:rsidR="00023A98" w:rsidDel="005433F2">
          <w:rPr>
            <w:rFonts w:cstheme="minorHAnsi"/>
            <w:lang w:val="en-US"/>
          </w:rPr>
          <w:delText xml:space="preserve"> The goal was to collect 600 seeds from each subpopulation</w:delText>
        </w:r>
      </w:del>
      <w:del w:id="42" w:author="Diana María Cruz Tejada" w:date="2023-10-04T16:25:00Z">
        <w:r w:rsidR="00023A98" w:rsidDel="003845EA">
          <w:rPr>
            <w:rFonts w:cstheme="minorHAnsi"/>
            <w:lang w:val="en-US"/>
          </w:rPr>
          <w:delText>.</w:delText>
        </w:r>
      </w:del>
      <w:r w:rsidR="00023A98">
        <w:rPr>
          <w:rFonts w:cstheme="minorHAnsi"/>
          <w:lang w:val="en-US"/>
        </w:rPr>
        <w:t xml:space="preserve"> </w:t>
      </w:r>
      <w:ins w:id="43" w:author="Diana María Cruz Tejada" w:date="2023-10-04T16:26:00Z">
        <w:r w:rsidR="003845EA" w:rsidRPr="003845EA">
          <w:rPr>
            <w:rFonts w:cstheme="minorHAnsi"/>
            <w:lang w:val="en-US"/>
          </w:rPr>
          <w:t>To enable equal conditions among seeds</w:t>
        </w:r>
        <w:r w:rsidR="003845EA">
          <w:rPr>
            <w:rFonts w:cstheme="minorHAnsi"/>
            <w:lang w:val="en-US"/>
          </w:rPr>
          <w:t xml:space="preserve">, </w:t>
        </w:r>
      </w:ins>
      <w:del w:id="44" w:author="Diana María Cruz Tejada" w:date="2023-10-04T16:26:00Z">
        <w:r w:rsidR="00C4736A" w:rsidDel="003845EA">
          <w:rPr>
            <w:rFonts w:cstheme="minorHAnsi"/>
            <w:lang w:val="en-US"/>
          </w:rPr>
          <w:delText>After</w:delText>
        </w:r>
      </w:del>
      <w:ins w:id="45" w:author="Diana María Cruz Tejada" w:date="2023-10-04T16:26:00Z">
        <w:r w:rsidR="003845EA">
          <w:rPr>
            <w:rFonts w:cstheme="minorHAnsi"/>
            <w:lang w:val="en-US"/>
          </w:rPr>
          <w:t xml:space="preserve">they were </w:t>
        </w:r>
      </w:ins>
      <w:del w:id="46" w:author="Diana María Cruz Tejada" w:date="2023-10-04T16:26:00Z">
        <w:r w:rsidR="00C4736A" w:rsidDel="003845EA">
          <w:rPr>
            <w:rFonts w:cstheme="minorHAnsi"/>
            <w:lang w:val="en-US"/>
          </w:rPr>
          <w:delText xml:space="preserve"> collection, seeds were </w:delText>
        </w:r>
      </w:del>
      <w:r w:rsidR="00C4736A">
        <w:rPr>
          <w:rFonts w:cstheme="minorHAnsi"/>
          <w:lang w:val="en-US"/>
        </w:rPr>
        <w:t xml:space="preserve">manually clean and air-dried </w:t>
      </w:r>
      <w:ins w:id="47" w:author="Diana María Cruz Tejada" w:date="2023-10-04T16:51:00Z">
        <w:r w:rsidR="00C652AF">
          <w:rPr>
            <w:rFonts w:cstheme="minorHAnsi"/>
            <w:lang w:val="en-US"/>
          </w:rPr>
          <w:t>at room conditions (</w:t>
        </w:r>
      </w:ins>
      <w:ins w:id="48" w:author="Diana María Cruz Tejada" w:date="2023-10-04T16:52:00Z">
        <w:r w:rsidR="00C652AF">
          <w:rPr>
            <w:rFonts w:cstheme="minorHAnsi"/>
            <w:lang w:val="en-US"/>
          </w:rPr>
          <w:t>22ºC and 35%RH</w:t>
        </w:r>
      </w:ins>
      <w:ins w:id="49" w:author="Diana María Cruz Tejada" w:date="2023-10-04T16:51:00Z">
        <w:r w:rsidR="00C652AF">
          <w:rPr>
            <w:rFonts w:cstheme="minorHAnsi"/>
            <w:lang w:val="en-US"/>
          </w:rPr>
          <w:t>)</w:t>
        </w:r>
      </w:ins>
      <w:del w:id="50" w:author="Diana María Cruz Tejada" w:date="2023-10-04T16:17:00Z">
        <w:r w:rsidR="009E1DE1" w:rsidDel="005433F2">
          <w:rPr>
            <w:rFonts w:cstheme="minorHAnsi"/>
            <w:lang w:val="en-US"/>
          </w:rPr>
          <w:delText>the following</w:delText>
        </w:r>
      </w:del>
      <w:del w:id="51" w:author="Diana María Cruz Tejada" w:date="2023-10-04T16:51:00Z">
        <w:r w:rsidR="009E1DE1" w:rsidDel="00C652AF">
          <w:rPr>
            <w:rFonts w:cstheme="minorHAnsi"/>
            <w:lang w:val="en-US"/>
          </w:rPr>
          <w:delText xml:space="preserve"> 10 day</w:delText>
        </w:r>
      </w:del>
      <w:del w:id="52" w:author="Diana María Cruz Tejada" w:date="2023-10-04T16:52:00Z">
        <w:r w:rsidR="009E1DE1" w:rsidDel="00C652AF">
          <w:rPr>
            <w:rFonts w:cstheme="minorHAnsi"/>
            <w:lang w:val="en-US"/>
          </w:rPr>
          <w:delText>s</w:delText>
        </w:r>
      </w:del>
      <w:ins w:id="53" w:author="Diana María Cruz Tejada" w:date="2023-10-04T16:52:00Z">
        <w:r w:rsidR="00C652AF">
          <w:rPr>
            <w:rFonts w:cstheme="minorHAnsi"/>
            <w:lang w:val="en-US"/>
          </w:rPr>
          <w:t xml:space="preserve"> </w:t>
        </w:r>
      </w:ins>
      <w:ins w:id="54" w:author="Diana María Cruz Tejada" w:date="2023-10-04T16:17:00Z">
        <w:r w:rsidR="005433F2">
          <w:rPr>
            <w:rFonts w:cstheme="minorHAnsi"/>
            <w:lang w:val="en-US"/>
          </w:rPr>
          <w:t>before germination experiments</w:t>
        </w:r>
      </w:ins>
      <w:r w:rsidR="009E1DE1">
        <w:rPr>
          <w:rFonts w:cstheme="minorHAnsi"/>
          <w:lang w:val="en-US"/>
        </w:rPr>
        <w:t>.</w:t>
      </w:r>
      <w:r w:rsidR="00C4736A">
        <w:rPr>
          <w:rFonts w:cstheme="minorHAnsi"/>
          <w:lang w:val="en-US"/>
        </w:rPr>
        <w:t xml:space="preserve"> </w:t>
      </w:r>
      <w:moveToRangeStart w:id="55" w:author="Diana María Cruz Tejada" w:date="2023-10-04T16:28:00Z" w:name="move147329350"/>
      <w:moveTo w:id="56" w:author="Diana María Cruz Tejada" w:date="2023-10-04T16:28:00Z">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moveTo>
      <w:ins w:id="57" w:author="Diana María Cruz Tejada" w:date="2023-10-04T16:29:00Z">
        <w:r w:rsidR="003845EA">
          <w:rPr>
            <w:lang w:val="en-US"/>
          </w:rPr>
          <w:t xml:space="preserve"> (</w:t>
        </w:r>
      </w:ins>
      <w:moveTo w:id="58" w:author="Diana María Cruz Tejada" w:date="2023-10-04T16:28:00Z">
        <w:del w:id="59" w:author="Diana María Cruz Tejada" w:date="2023-10-04T16:29:00Z">
          <w:r w:rsidR="003845EA" w:rsidRPr="0062654F" w:rsidDel="003845EA">
            <w:rPr>
              <w:lang w:val="en-US"/>
            </w:rPr>
            <w:delText>/</w:delText>
          </w:r>
        </w:del>
        <w:r w:rsidR="003845EA" w:rsidRPr="0062654F">
          <w:rPr>
            <w:lang w:val="en-US"/>
          </w:rPr>
          <w:t>subpopulations</w:t>
        </w:r>
      </w:moveTo>
      <w:ins w:id="60" w:author="Diana María Cruz Tejada" w:date="2023-10-04T16:29:00Z">
        <w:r w:rsidR="003845EA">
          <w:rPr>
            <w:lang w:val="en-US"/>
          </w:rPr>
          <w:t>)</w:t>
        </w:r>
      </w:ins>
      <w:moveTo w:id="61" w:author="Diana María Cruz Tejada" w:date="2023-10-04T16:28:00Z">
        <w:del w:id="62" w:author="Diana María Cruz Tejada" w:date="2023-10-04T16:29:00Z">
          <w:r w:rsidR="003845EA" w:rsidRPr="0062654F" w:rsidDel="003845EA">
            <w:rPr>
              <w:lang w:val="en-US"/>
            </w:rPr>
            <w:delText xml:space="preserve"> of </w:delText>
          </w:r>
          <w:r w:rsidR="003845EA" w:rsidRPr="00F7734A" w:rsidDel="003845EA">
            <w:rPr>
              <w:i/>
              <w:iCs/>
              <w:lang w:val="en-US"/>
            </w:rPr>
            <w:delText>D. langeanus</w:delText>
          </w:r>
        </w:del>
        <w:r w:rsidR="003845EA" w:rsidRPr="0062654F">
          <w:rPr>
            <w:lang w:val="en-US"/>
          </w:rPr>
          <w:t xml:space="preserve">, </w:t>
        </w:r>
        <w:r w:rsidR="003845EA">
          <w:rPr>
            <w:lang w:val="en-US"/>
          </w:rPr>
          <w:t>and</w:t>
        </w:r>
        <w:del w:id="63" w:author="Diana María Cruz Tejada" w:date="2023-10-04T16:29:00Z">
          <w:r w:rsidR="003845EA" w:rsidDel="003845EA">
            <w:rPr>
              <w:lang w:val="en-US"/>
            </w:rPr>
            <w:delText xml:space="preserve"> </w:delText>
          </w:r>
          <w:r w:rsidR="003845EA" w:rsidRPr="0062654F" w:rsidDel="003845EA">
            <w:rPr>
              <w:lang w:val="en-US"/>
            </w:rPr>
            <w:delText>from all of them</w:delText>
          </w:r>
          <w:r w:rsidR="003845EA" w:rsidDel="003845EA">
            <w:rPr>
              <w:lang w:val="en-US"/>
            </w:rPr>
            <w:delText>,</w:delText>
          </w:r>
        </w:del>
        <w:r w:rsidR="003845EA" w:rsidRPr="0062654F">
          <w:rPr>
            <w:lang w:val="en-US"/>
          </w:rPr>
          <w:t xml:space="preserve"> </w:t>
        </w:r>
        <w:r w:rsidR="003845EA">
          <w:rPr>
            <w:lang w:val="en-US"/>
          </w:rPr>
          <w:t xml:space="preserve">we measured </w:t>
        </w:r>
        <w:r w:rsidR="003845EA" w:rsidRPr="0062654F">
          <w:rPr>
            <w:lang w:val="en-US"/>
          </w:rPr>
          <w:t xml:space="preserve">seed mass by weighting 5 replicates </w:t>
        </w:r>
        <w:r w:rsidR="003845EA">
          <w:rPr>
            <w:lang w:val="en-US"/>
          </w:rPr>
          <w:t>of 50 seeds</w:t>
        </w:r>
      </w:moveTo>
      <w:ins w:id="64" w:author="Diana María Cruz Tejada" w:date="2023-10-04T16:29:00Z">
        <w:r w:rsidR="003845EA">
          <w:rPr>
            <w:lang w:val="en-US"/>
          </w:rPr>
          <w:t xml:space="preserve"> from each sub</w:t>
        </w:r>
      </w:ins>
      <w:ins w:id="65" w:author="Diana María Cruz Tejada" w:date="2023-10-04T16:30:00Z">
        <w:r w:rsidR="003845EA">
          <w:rPr>
            <w:lang w:val="en-US"/>
          </w:rPr>
          <w:t>population</w:t>
        </w:r>
      </w:ins>
      <w:moveTo w:id="66" w:author="Diana María Cruz Tejada" w:date="2023-10-04T16:28:00Z">
        <w:r w:rsidR="003845EA">
          <w:rPr>
            <w:lang w:val="en-US"/>
          </w:rPr>
          <w:t xml:space="preserve">. </w:t>
        </w:r>
        <w:commentRangeStart w:id="67"/>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moveTo>
      <w:commentRangeEnd w:id="67"/>
      <w:r w:rsidR="003845EA">
        <w:rPr>
          <w:rStyle w:val="Refdecomentario"/>
        </w:rPr>
        <w:commentReference w:id="67"/>
      </w:r>
    </w:p>
    <w:moveToRangeEnd w:id="55"/>
    <w:p w14:paraId="1B467729" w14:textId="1B9EE9B3" w:rsidR="003845EA" w:rsidRDefault="00023A98" w:rsidP="00165571">
      <w:pPr>
        <w:spacing w:line="360" w:lineRule="auto"/>
        <w:jc w:val="both"/>
        <w:rPr>
          <w:ins w:id="68" w:author="Diana María Cruz Tejada" w:date="2023-10-04T16:26:00Z"/>
          <w:rFonts w:cstheme="minorHAnsi"/>
          <w:lang w:val="en-US"/>
        </w:rPr>
      </w:pPr>
      <w:del w:id="69" w:author="Diana María Cruz Tejada" w:date="2023-10-04T16:17:00Z">
        <w:r w:rsidDel="005433F2">
          <w:rPr>
            <w:rFonts w:cstheme="minorHAnsi"/>
            <w:lang w:val="en-US"/>
          </w:rPr>
          <w:delText xml:space="preserve">We were able to collect enough seeds from 18 plots/subpopulations. For 6 of them more than 1200 seeds were collected. </w:delText>
        </w:r>
      </w:del>
    </w:p>
    <w:p w14:paraId="3C4E047A" w14:textId="5DFE0469" w:rsidR="003845EA" w:rsidDel="003845EA" w:rsidRDefault="003845EA" w:rsidP="00165571">
      <w:pPr>
        <w:spacing w:line="360" w:lineRule="auto"/>
        <w:jc w:val="both"/>
        <w:rPr>
          <w:del w:id="70" w:author="Diana María Cruz Tejada" w:date="2023-10-04T16:32:00Z"/>
          <w:rFonts w:cstheme="minorHAnsi"/>
          <w:lang w:val="en-US"/>
        </w:rPr>
      </w:pPr>
    </w:p>
    <w:p w14:paraId="64090E18" w14:textId="29960042" w:rsidR="0068503C" w:rsidRDefault="0068503C" w:rsidP="008B3D65">
      <w:pPr>
        <w:pStyle w:val="Ttulo3"/>
        <w:spacing w:line="360" w:lineRule="auto"/>
        <w:jc w:val="both"/>
        <w:rPr>
          <w:ins w:id="71" w:author="Diana María Cruz Tejada" w:date="2023-10-04T16:49:00Z"/>
          <w:lang w:val="en-US"/>
        </w:rPr>
      </w:pPr>
      <w:r>
        <w:rPr>
          <w:lang w:val="en-US"/>
        </w:rPr>
        <w:t>2.4</w:t>
      </w:r>
      <w:r w:rsidR="00A559B2">
        <w:rPr>
          <w:lang w:val="en-US"/>
        </w:rPr>
        <w:t>.</w:t>
      </w:r>
      <w:r>
        <w:rPr>
          <w:lang w:val="en-US"/>
        </w:rPr>
        <w:t xml:space="preserve"> Germination </w:t>
      </w:r>
      <w:del w:id="72" w:author="Diana María Cruz Tejada" w:date="2023-10-04T16:18:00Z">
        <w:r w:rsidDel="00165571">
          <w:rPr>
            <w:lang w:val="en-US"/>
          </w:rPr>
          <w:delText>trials</w:delText>
        </w:r>
      </w:del>
      <w:ins w:id="73" w:author="Diana María Cruz Tejada" w:date="2023-10-04T16:18:00Z">
        <w:r w:rsidR="00165571">
          <w:rPr>
            <w:lang w:val="en-US"/>
          </w:rPr>
          <w:t>experiments</w:t>
        </w:r>
      </w:ins>
    </w:p>
    <w:p w14:paraId="475E8F8A" w14:textId="69999C05" w:rsidR="00C652AF" w:rsidRDefault="00C652AF" w:rsidP="00C652AF">
      <w:pPr>
        <w:spacing w:line="360" w:lineRule="auto"/>
        <w:jc w:val="both"/>
        <w:rPr>
          <w:ins w:id="74" w:author="Diana María Cruz Tejada" w:date="2023-10-04T16:49:00Z"/>
          <w:rFonts w:cstheme="minorHAnsi"/>
          <w:lang w:val="en-US"/>
        </w:rPr>
      </w:pPr>
      <w:ins w:id="75" w:author="Diana María Cruz Tejada" w:date="2023-10-04T16:49:00Z">
        <w:r>
          <w:rPr>
            <w:rFonts w:cstheme="minorHAnsi"/>
            <w:lang w:val="en-US"/>
          </w:rPr>
          <w:t>To test the seed germination responses to water stress we performed two four</w:t>
        </w:r>
        <w:r w:rsidRPr="00C652AF">
          <w:rPr>
            <w:rFonts w:cstheme="minorHAnsi"/>
            <w:lang w:val="en-US"/>
          </w:rPr>
          <w:t>-level full factorial experiment</w:t>
        </w:r>
        <w:r>
          <w:rPr>
            <w:rFonts w:cstheme="minorHAnsi"/>
            <w:lang w:val="en-US"/>
          </w:rPr>
          <w:t xml:space="preserve">s (25 x 4 x 7 x 12), using fresh </w:t>
        </w:r>
        <w:r>
          <w:rPr>
            <w:rFonts w:cstheme="minorHAnsi"/>
            <w:lang w:val="en-US"/>
          </w:rPr>
          <w:t>seeds (1</w:t>
        </w:r>
      </w:ins>
      <w:ins w:id="76" w:author="Diana María Cruz Tejada" w:date="2023-10-04T16:50:00Z">
        <w:r>
          <w:rPr>
            <w:rFonts w:cstheme="minorHAnsi"/>
            <w:lang w:val="en-US"/>
          </w:rPr>
          <w:t xml:space="preserve">0 days after collection) and after ripened seeds </w:t>
        </w:r>
      </w:ins>
      <w:ins w:id="77" w:author="Diana María Cruz Tejada" w:date="2023-10-04T16:53:00Z">
        <w:r>
          <w:rPr>
            <w:rFonts w:cstheme="minorHAnsi"/>
            <w:lang w:val="en-US"/>
          </w:rPr>
          <w:t xml:space="preserve">(45 days after collection). </w:t>
        </w:r>
      </w:ins>
    </w:p>
    <w:p w14:paraId="72B19592" w14:textId="7E7FA859" w:rsidR="00C652AF" w:rsidRPr="00C652AF" w:rsidDel="00237EE6" w:rsidRDefault="00C652AF" w:rsidP="00C652AF">
      <w:pPr>
        <w:rPr>
          <w:del w:id="78" w:author="Diana María Cruz Tejada" w:date="2023-10-04T17:22:00Z"/>
          <w:lang w:val="en-US"/>
        </w:rPr>
        <w:pPrChange w:id="79" w:author="Diana María Cruz Tejada" w:date="2023-10-04T16:49:00Z">
          <w:pPr>
            <w:pStyle w:val="Ttulo3"/>
            <w:spacing w:line="360" w:lineRule="auto"/>
            <w:jc w:val="both"/>
          </w:pPr>
        </w:pPrChange>
      </w:pPr>
    </w:p>
    <w:p w14:paraId="11FD90DC" w14:textId="70FE2D77" w:rsidR="0062654F" w:rsidRPr="00C652AF" w:rsidDel="003845EA" w:rsidRDefault="0062654F" w:rsidP="008B3D65">
      <w:pPr>
        <w:spacing w:line="360" w:lineRule="auto"/>
        <w:jc w:val="both"/>
        <w:rPr>
          <w:moveFrom w:id="80" w:author="Diana María Cruz Tejada" w:date="2023-10-04T16:28:00Z"/>
          <w:highlight w:val="yellow"/>
          <w:lang w:val="en-US"/>
          <w:rPrChange w:id="81" w:author="Diana María Cruz Tejada" w:date="2023-10-04T16:53:00Z">
            <w:rPr>
              <w:moveFrom w:id="82" w:author="Diana María Cruz Tejada" w:date="2023-10-04T16:28:00Z"/>
              <w:lang w:val="en-US"/>
            </w:rPr>
          </w:rPrChange>
        </w:rPr>
      </w:pPr>
      <w:moveFromRangeStart w:id="83" w:author="Diana María Cruz Tejada" w:date="2023-10-04T16:28:00Z" w:name="move147329350"/>
      <w:commentRangeStart w:id="84"/>
      <w:moveFrom w:id="85" w:author="Diana María Cruz Tejada" w:date="2023-10-04T16:28:00Z">
        <w:r w:rsidRPr="00C652AF" w:rsidDel="003845EA">
          <w:rPr>
            <w:highlight w:val="yellow"/>
            <w:lang w:val="en-US"/>
            <w:rPrChange w:id="86" w:author="Diana María Cruz Tejada" w:date="2023-10-04T16:53:00Z">
              <w:rPr>
                <w:lang w:val="en-US"/>
              </w:rPr>
            </w:rPrChange>
          </w:rPr>
          <w:t>In total</w:t>
        </w:r>
        <w:r w:rsidR="00623C11" w:rsidRPr="00C652AF" w:rsidDel="003845EA">
          <w:rPr>
            <w:highlight w:val="yellow"/>
            <w:lang w:val="en-US"/>
            <w:rPrChange w:id="87" w:author="Diana María Cruz Tejada" w:date="2023-10-04T16:53:00Z">
              <w:rPr>
                <w:lang w:val="en-US"/>
              </w:rPr>
            </w:rPrChange>
          </w:rPr>
          <w:t>,</w:t>
        </w:r>
        <w:r w:rsidRPr="00C652AF" w:rsidDel="003845EA">
          <w:rPr>
            <w:highlight w:val="yellow"/>
            <w:lang w:val="en-US"/>
            <w:rPrChange w:id="88" w:author="Diana María Cruz Tejada" w:date="2023-10-04T16:53:00Z">
              <w:rPr>
                <w:lang w:val="en-US"/>
              </w:rPr>
            </w:rPrChange>
          </w:rPr>
          <w:t xml:space="preserve"> </w:t>
        </w:r>
        <w:r w:rsidR="00F7734A" w:rsidRPr="00C652AF" w:rsidDel="003845EA">
          <w:rPr>
            <w:highlight w:val="yellow"/>
            <w:lang w:val="en-US"/>
            <w:rPrChange w:id="89" w:author="Diana María Cruz Tejada" w:date="2023-10-04T16:53:00Z">
              <w:rPr>
                <w:lang w:val="en-US"/>
              </w:rPr>
            </w:rPrChange>
          </w:rPr>
          <w:t xml:space="preserve">we sampled </w:t>
        </w:r>
        <w:r w:rsidRPr="00C652AF" w:rsidDel="003845EA">
          <w:rPr>
            <w:highlight w:val="yellow"/>
            <w:lang w:val="en-US"/>
            <w:rPrChange w:id="90" w:author="Diana María Cruz Tejada" w:date="2023-10-04T16:53:00Z">
              <w:rPr>
                <w:lang w:val="en-US"/>
              </w:rPr>
            </w:rPrChange>
          </w:rPr>
          <w:t xml:space="preserve">18 plots/subpopulations of </w:t>
        </w:r>
        <w:r w:rsidR="00F7734A" w:rsidRPr="00C652AF" w:rsidDel="003845EA">
          <w:rPr>
            <w:i/>
            <w:iCs/>
            <w:highlight w:val="yellow"/>
            <w:lang w:val="en-US"/>
            <w:rPrChange w:id="91" w:author="Diana María Cruz Tejada" w:date="2023-10-04T16:53:00Z">
              <w:rPr>
                <w:i/>
                <w:iCs/>
                <w:lang w:val="en-US"/>
              </w:rPr>
            </w:rPrChange>
          </w:rPr>
          <w:t>D. langeanus</w:t>
        </w:r>
        <w:r w:rsidRPr="00C652AF" w:rsidDel="003845EA">
          <w:rPr>
            <w:highlight w:val="yellow"/>
            <w:lang w:val="en-US"/>
            <w:rPrChange w:id="92" w:author="Diana María Cruz Tejada" w:date="2023-10-04T16:53:00Z">
              <w:rPr>
                <w:lang w:val="en-US"/>
              </w:rPr>
            </w:rPrChange>
          </w:rPr>
          <w:t>, and from all of them</w:t>
        </w:r>
        <w:r w:rsidR="00623C11" w:rsidRPr="00C652AF" w:rsidDel="003845EA">
          <w:rPr>
            <w:highlight w:val="yellow"/>
            <w:lang w:val="en-US"/>
            <w:rPrChange w:id="93" w:author="Diana María Cruz Tejada" w:date="2023-10-04T16:53:00Z">
              <w:rPr>
                <w:lang w:val="en-US"/>
              </w:rPr>
            </w:rPrChange>
          </w:rPr>
          <w:t>,</w:t>
        </w:r>
        <w:r w:rsidRPr="00C652AF" w:rsidDel="003845EA">
          <w:rPr>
            <w:highlight w:val="yellow"/>
            <w:lang w:val="en-US"/>
            <w:rPrChange w:id="94" w:author="Diana María Cruz Tejada" w:date="2023-10-04T16:53:00Z">
              <w:rPr>
                <w:lang w:val="en-US"/>
              </w:rPr>
            </w:rPrChange>
          </w:rPr>
          <w:t xml:space="preserve"> </w:t>
        </w:r>
        <w:r w:rsidR="00F7734A" w:rsidRPr="00C652AF" w:rsidDel="003845EA">
          <w:rPr>
            <w:highlight w:val="yellow"/>
            <w:lang w:val="en-US"/>
            <w:rPrChange w:id="95" w:author="Diana María Cruz Tejada" w:date="2023-10-04T16:53:00Z">
              <w:rPr>
                <w:lang w:val="en-US"/>
              </w:rPr>
            </w:rPrChange>
          </w:rPr>
          <w:t xml:space="preserve">we measured </w:t>
        </w:r>
        <w:r w:rsidRPr="00C652AF" w:rsidDel="003845EA">
          <w:rPr>
            <w:highlight w:val="yellow"/>
            <w:lang w:val="en-US"/>
            <w:rPrChange w:id="96" w:author="Diana María Cruz Tejada" w:date="2023-10-04T16:53:00Z">
              <w:rPr>
                <w:lang w:val="en-US"/>
              </w:rPr>
            </w:rPrChange>
          </w:rPr>
          <w:t xml:space="preserve">seed mass by weighting 5 replicates </w:t>
        </w:r>
        <w:r w:rsidR="00623C11" w:rsidRPr="00C652AF" w:rsidDel="003845EA">
          <w:rPr>
            <w:highlight w:val="yellow"/>
            <w:lang w:val="en-US"/>
            <w:rPrChange w:id="97" w:author="Diana María Cruz Tejada" w:date="2023-10-04T16:53:00Z">
              <w:rPr>
                <w:lang w:val="en-US"/>
              </w:rPr>
            </w:rPrChange>
          </w:rPr>
          <w:t>of 50 seeds</w:t>
        </w:r>
        <w:r w:rsidRPr="00C652AF" w:rsidDel="003845EA">
          <w:rPr>
            <w:highlight w:val="yellow"/>
            <w:lang w:val="en-US"/>
            <w:rPrChange w:id="98" w:author="Diana María Cruz Tejada" w:date="2023-10-04T16:53:00Z">
              <w:rPr>
                <w:lang w:val="en-US"/>
              </w:rPr>
            </w:rPrChange>
          </w:rPr>
          <w:t>. In some cases</w:t>
        </w:r>
        <w:r w:rsidR="00BF21FC" w:rsidRPr="00C652AF" w:rsidDel="003845EA">
          <w:rPr>
            <w:highlight w:val="yellow"/>
            <w:lang w:val="en-US"/>
            <w:rPrChange w:id="99" w:author="Diana María Cruz Tejada" w:date="2023-10-04T16:53:00Z">
              <w:rPr>
                <w:lang w:val="en-US"/>
              </w:rPr>
            </w:rPrChange>
          </w:rPr>
          <w:t>,</w:t>
        </w:r>
        <w:r w:rsidRPr="00C652AF" w:rsidDel="003845EA">
          <w:rPr>
            <w:highlight w:val="yellow"/>
            <w:lang w:val="en-US"/>
            <w:rPrChange w:id="100" w:author="Diana María Cruz Tejada" w:date="2023-10-04T16:53:00Z">
              <w:rPr>
                <w:lang w:val="en-US"/>
              </w:rPr>
            </w:rPrChange>
          </w:rPr>
          <w:t xml:space="preserve"> </w:t>
        </w:r>
        <w:r w:rsidR="00260CAF" w:rsidRPr="00C652AF" w:rsidDel="003845EA">
          <w:rPr>
            <w:highlight w:val="yellow"/>
            <w:lang w:val="en-US"/>
            <w:rPrChange w:id="101" w:author="Diana María Cruz Tejada" w:date="2023-10-04T16:53:00Z">
              <w:rPr>
                <w:lang w:val="en-US"/>
              </w:rPr>
            </w:rPrChange>
          </w:rPr>
          <w:t xml:space="preserve">with </w:t>
        </w:r>
        <w:r w:rsidRPr="00C652AF" w:rsidDel="003845EA">
          <w:rPr>
            <w:highlight w:val="yellow"/>
            <w:lang w:val="en-US"/>
            <w:rPrChange w:id="102" w:author="Diana María Cruz Tejada" w:date="2023-10-04T16:53:00Z">
              <w:rPr>
                <w:lang w:val="en-US"/>
              </w:rPr>
            </w:rPrChange>
          </w:rPr>
          <w:t>less than 50 seeds left</w:t>
        </w:r>
        <w:r w:rsidR="00BF21FC" w:rsidRPr="00C652AF" w:rsidDel="003845EA">
          <w:rPr>
            <w:highlight w:val="yellow"/>
            <w:lang w:val="en-US"/>
            <w:rPrChange w:id="103" w:author="Diana María Cruz Tejada" w:date="2023-10-04T16:53:00Z">
              <w:rPr>
                <w:lang w:val="en-US"/>
              </w:rPr>
            </w:rPrChange>
          </w:rPr>
          <w:t xml:space="preserve"> after sowing</w:t>
        </w:r>
        <w:r w:rsidRPr="00C652AF" w:rsidDel="003845EA">
          <w:rPr>
            <w:highlight w:val="yellow"/>
            <w:lang w:val="en-US"/>
            <w:rPrChange w:id="104" w:author="Diana María Cruz Tejada" w:date="2023-10-04T16:53:00Z">
              <w:rPr>
                <w:lang w:val="en-US"/>
              </w:rPr>
            </w:rPrChange>
          </w:rPr>
          <w:t>, we annotate</w:t>
        </w:r>
        <w:r w:rsidR="00260CAF" w:rsidRPr="00C652AF" w:rsidDel="003845EA">
          <w:rPr>
            <w:highlight w:val="yellow"/>
            <w:lang w:val="en-US"/>
            <w:rPrChange w:id="105" w:author="Diana María Cruz Tejada" w:date="2023-10-04T16:53:00Z">
              <w:rPr>
                <w:lang w:val="en-US"/>
              </w:rPr>
            </w:rPrChange>
          </w:rPr>
          <w:t>d</w:t>
        </w:r>
        <w:r w:rsidRPr="00C652AF" w:rsidDel="003845EA">
          <w:rPr>
            <w:highlight w:val="yellow"/>
            <w:lang w:val="en-US"/>
            <w:rPrChange w:id="106" w:author="Diana María Cruz Tejada" w:date="2023-10-04T16:53:00Z">
              <w:rPr>
                <w:lang w:val="en-US"/>
              </w:rPr>
            </w:rPrChange>
          </w:rPr>
          <w:t xml:space="preserve"> the number of seeds an</w:t>
        </w:r>
        <w:r w:rsidR="00260CAF" w:rsidRPr="00C652AF" w:rsidDel="003845EA">
          <w:rPr>
            <w:highlight w:val="yellow"/>
            <w:lang w:val="en-US"/>
            <w:rPrChange w:id="107" w:author="Diana María Cruz Tejada" w:date="2023-10-04T16:53:00Z">
              <w:rPr>
                <w:lang w:val="en-US"/>
              </w:rPr>
            </w:rPrChange>
          </w:rPr>
          <w:t>d</w:t>
        </w:r>
        <w:r w:rsidRPr="00C652AF" w:rsidDel="003845EA">
          <w:rPr>
            <w:highlight w:val="yellow"/>
            <w:lang w:val="en-US"/>
            <w:rPrChange w:id="108" w:author="Diana María Cruz Tejada" w:date="2023-10-04T16:53:00Z">
              <w:rPr>
                <w:lang w:val="en-US"/>
              </w:rPr>
            </w:rPrChange>
          </w:rPr>
          <w:t xml:space="preserve"> the weight to have a proxy of mass per individual seed.</w:t>
        </w:r>
      </w:moveFrom>
    </w:p>
    <w:moveFromRangeEnd w:id="83"/>
    <w:p w14:paraId="78F86466" w14:textId="60526BEC" w:rsidR="009D24C6" w:rsidDel="00426DDC" w:rsidRDefault="0068503C" w:rsidP="008B3D65">
      <w:pPr>
        <w:spacing w:line="360" w:lineRule="auto"/>
        <w:jc w:val="both"/>
        <w:rPr>
          <w:del w:id="109" w:author="Diana María Cruz Tejada" w:date="2023-10-04T17:03:00Z"/>
        </w:rPr>
      </w:pPr>
      <w:del w:id="110" w:author="Diana María Cruz Tejada" w:date="2023-10-04T17:22:00Z">
        <w:r w:rsidRPr="00C652AF" w:rsidDel="00237EE6">
          <w:rPr>
            <w:rFonts w:cstheme="minorHAnsi"/>
            <w:highlight w:val="yellow"/>
            <w:lang w:val="en-US"/>
            <w:rPrChange w:id="111" w:author="Diana María Cruz Tejada" w:date="2023-10-04T16:53:00Z">
              <w:rPr>
                <w:rFonts w:cstheme="minorHAnsi"/>
                <w:lang w:val="en-US"/>
              </w:rPr>
            </w:rPrChange>
          </w:rPr>
          <w:delText xml:space="preserve">We decided to divide the </w:delText>
        </w:r>
        <w:r w:rsidR="00BF21FC" w:rsidRPr="00C652AF" w:rsidDel="00237EE6">
          <w:rPr>
            <w:rFonts w:cstheme="minorHAnsi"/>
            <w:highlight w:val="yellow"/>
            <w:lang w:val="en-US"/>
            <w:rPrChange w:id="112" w:author="Diana María Cruz Tejada" w:date="2023-10-04T16:53:00Z">
              <w:rPr>
                <w:rFonts w:cstheme="minorHAnsi"/>
                <w:lang w:val="en-US"/>
              </w:rPr>
            </w:rPrChange>
          </w:rPr>
          <w:delText>plots/</w:delText>
        </w:r>
        <w:r w:rsidRPr="00C652AF" w:rsidDel="00237EE6">
          <w:rPr>
            <w:rFonts w:cstheme="minorHAnsi"/>
            <w:highlight w:val="yellow"/>
            <w:lang w:val="en-US"/>
            <w:rPrChange w:id="113" w:author="Diana María Cruz Tejada" w:date="2023-10-04T16:53:00Z">
              <w:rPr>
                <w:rFonts w:cstheme="minorHAnsi"/>
                <w:lang w:val="en-US"/>
              </w:rPr>
            </w:rPrChange>
          </w:rPr>
          <w:delText>subpopulations into 3 groups: one group of 6 subpopulations sowed immediately after collection</w:delText>
        </w:r>
        <w:r w:rsidR="00BF21FC" w:rsidRPr="00C652AF" w:rsidDel="00237EE6">
          <w:rPr>
            <w:rFonts w:cstheme="minorHAnsi"/>
            <w:highlight w:val="yellow"/>
            <w:lang w:val="en-US"/>
            <w:rPrChange w:id="114" w:author="Diana María Cruz Tejada" w:date="2023-10-04T16:53:00Z">
              <w:rPr>
                <w:rFonts w:cstheme="minorHAnsi"/>
                <w:lang w:val="en-US"/>
              </w:rPr>
            </w:rPrChange>
          </w:rPr>
          <w:delText xml:space="preserve"> (</w:delText>
        </w:r>
        <w:r w:rsidR="00C96405" w:rsidRPr="00C652AF" w:rsidDel="00237EE6">
          <w:rPr>
            <w:rFonts w:cstheme="minorHAnsi"/>
            <w:highlight w:val="yellow"/>
            <w:lang w:val="en-US"/>
            <w:rPrChange w:id="115" w:author="Diana María Cruz Tejada" w:date="2023-10-04T16:53:00Z">
              <w:rPr>
                <w:rFonts w:cstheme="minorHAnsi"/>
                <w:lang w:val="en-US"/>
              </w:rPr>
            </w:rPrChange>
          </w:rPr>
          <w:delText>10 days after collection)</w:delText>
        </w:r>
        <w:r w:rsidRPr="00C652AF" w:rsidDel="00237EE6">
          <w:rPr>
            <w:rFonts w:cstheme="minorHAnsi"/>
            <w:highlight w:val="yellow"/>
            <w:lang w:val="en-US"/>
            <w:rPrChange w:id="116" w:author="Diana María Cruz Tejada" w:date="2023-10-04T16:53:00Z">
              <w:rPr>
                <w:rFonts w:cstheme="minorHAnsi"/>
                <w:lang w:val="en-US"/>
              </w:rPr>
            </w:rPrChange>
          </w:rPr>
          <w:delText xml:space="preserve">, another group of 6 subpopulations sowed after </w:delText>
        </w:r>
        <w:r w:rsidR="00417006" w:rsidRPr="00C652AF" w:rsidDel="00237EE6">
          <w:rPr>
            <w:rFonts w:cstheme="minorHAnsi"/>
            <w:highlight w:val="yellow"/>
            <w:lang w:val="en-US"/>
            <w:rPrChange w:id="117" w:author="Diana María Cruz Tejada" w:date="2023-10-04T16:53:00Z">
              <w:rPr>
                <w:rFonts w:cstheme="minorHAnsi"/>
                <w:lang w:val="en-US"/>
              </w:rPr>
            </w:rPrChange>
          </w:rPr>
          <w:delText xml:space="preserve">1 - </w:delText>
        </w:r>
        <w:r w:rsidRPr="00C652AF" w:rsidDel="00237EE6">
          <w:rPr>
            <w:rFonts w:cstheme="minorHAnsi"/>
            <w:highlight w:val="yellow"/>
            <w:lang w:val="en-US"/>
            <w:rPrChange w:id="118" w:author="Diana María Cruz Tejada" w:date="2023-10-04T16:53:00Z">
              <w:rPr>
                <w:rFonts w:cstheme="minorHAnsi"/>
                <w:lang w:val="en-US"/>
              </w:rPr>
            </w:rPrChange>
          </w:rPr>
          <w:delText xml:space="preserve">1.5 months in room conditions (22ºC and 35% RH </w:delText>
        </w:r>
        <w:r w:rsidR="00493BEC" w:rsidRPr="00C652AF" w:rsidDel="00237EE6">
          <w:rPr>
            <w:rFonts w:cstheme="minorHAnsi"/>
            <w:highlight w:val="yellow"/>
            <w:lang w:val="en-US"/>
            <w:rPrChange w:id="119" w:author="Diana María Cruz Tejada" w:date="2023-10-04T16:53:00Z">
              <w:rPr>
                <w:rFonts w:cstheme="minorHAnsi"/>
                <w:lang w:val="en-US"/>
              </w:rPr>
            </w:rPrChange>
          </w:rPr>
          <w:delText xml:space="preserve">approx., </w:delText>
        </w:r>
        <w:r w:rsidR="00417006" w:rsidRPr="00C652AF" w:rsidDel="00237EE6">
          <w:rPr>
            <w:rFonts w:cstheme="minorHAnsi"/>
            <w:highlight w:val="yellow"/>
            <w:lang w:val="en-US"/>
            <w:rPrChange w:id="120" w:author="Diana María Cruz Tejada" w:date="2023-10-04T16:53:00Z">
              <w:rPr>
                <w:rFonts w:cstheme="minorHAnsi"/>
                <w:lang w:val="en-US"/>
              </w:rPr>
            </w:rPrChange>
          </w:rPr>
          <w:delText xml:space="preserve">i.e., </w:delText>
        </w:r>
        <w:r w:rsidR="00493BEC" w:rsidRPr="00C652AF" w:rsidDel="00237EE6">
          <w:rPr>
            <w:rFonts w:cstheme="minorHAnsi"/>
            <w:highlight w:val="yellow"/>
            <w:lang w:val="en-US"/>
            <w:rPrChange w:id="121" w:author="Diana María Cruz Tejada" w:date="2023-10-04T16:53:00Z">
              <w:rPr>
                <w:rFonts w:cstheme="minorHAnsi"/>
                <w:lang w:val="en-US"/>
              </w:rPr>
            </w:rPrChange>
          </w:rPr>
          <w:delText>30 - 45 days after collections</w:delText>
        </w:r>
        <w:r w:rsidRPr="00C652AF" w:rsidDel="00237EE6">
          <w:rPr>
            <w:rFonts w:cstheme="minorHAnsi"/>
            <w:highlight w:val="yellow"/>
            <w:lang w:val="en-US"/>
            <w:rPrChange w:id="122" w:author="Diana María Cruz Tejada" w:date="2023-10-04T16:53:00Z">
              <w:rPr>
                <w:rFonts w:cstheme="minorHAnsi"/>
                <w:lang w:val="en-US"/>
              </w:rPr>
            </w:rPrChange>
          </w:rPr>
          <w:delText>) and a final group of 6 subpopulations sowed both immediately and after 1.5 months in room conditions.</w:delText>
        </w:r>
        <w:r w:rsidR="0042715C" w:rsidDel="00237EE6">
          <w:rPr>
            <w:rFonts w:cstheme="minorHAnsi"/>
            <w:lang w:val="en-US"/>
          </w:rPr>
          <w:delText xml:space="preserve"> </w:delText>
        </w:r>
        <w:commentRangeEnd w:id="84"/>
        <w:r w:rsidR="001631D3" w:rsidDel="00237EE6">
          <w:rPr>
            <w:rStyle w:val="Refdecomentario"/>
          </w:rPr>
          <w:commentReference w:id="84"/>
        </w:r>
      </w:del>
      <w:ins w:id="123" w:author="Diana María Cruz Tejada" w:date="2023-10-04T16:54:00Z">
        <w:r w:rsidR="001631D3">
          <w:rPr>
            <w:lang w:val="en-CA"/>
          </w:rPr>
          <w:t>F</w:t>
        </w:r>
        <w:r w:rsidR="001631D3" w:rsidRPr="009643D0">
          <w:rPr>
            <w:lang w:val="en-CA"/>
          </w:rPr>
          <w:t xml:space="preserve">our replicates of 25 seeds </w:t>
        </w:r>
      </w:ins>
      <w:ins w:id="124" w:author="Diana María Cruz Tejada" w:date="2023-10-04T16:55:00Z">
        <w:r w:rsidR="001631D3">
          <w:rPr>
            <w:lang w:val="en-CA"/>
          </w:rPr>
          <w:t xml:space="preserve">from each subpopulation </w:t>
        </w:r>
      </w:ins>
      <w:ins w:id="125" w:author="Diana María Cruz Tejada" w:date="2023-10-04T16:54:00Z">
        <w:r w:rsidR="001631D3" w:rsidRPr="009643D0">
          <w:rPr>
            <w:lang w:val="en-CA"/>
          </w:rPr>
          <w:t xml:space="preserve">were placed in a Petri dish on two layers of filter paper </w:t>
        </w:r>
      </w:ins>
      <w:ins w:id="126" w:author="Diana María Cruz Tejada" w:date="2023-10-04T17:01:00Z">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ins>
      <w:ins w:id="127" w:author="Diana María Cruz Tejada" w:date="2023-10-04T17:02:00Z">
        <w:r w:rsidR="001631D3">
          <w:rPr>
            <w:lang w:val="en-CA"/>
          </w:rPr>
          <w:t xml:space="preserve"> </w:t>
        </w:r>
      </w:ins>
      <w:ins w:id="128" w:author="Diana María Cruz Tejada" w:date="2023-10-04T16:54:00Z">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to reach osmotic potentials of −0.1, −0.2, −0.4, −0.6, −0.8, −1 and −1.2 MPa</w:t>
        </w:r>
      </w:ins>
      <w:ins w:id="129" w:author="Diana María Cruz Tejada" w:date="2023-10-04T17:00:00Z">
        <w:r w:rsidR="001631D3">
          <w:rPr>
            <w:lang w:val="en-CA"/>
          </w:rPr>
          <w:t xml:space="preserve"> (</w:t>
        </w:r>
        <w:r w:rsidR="001631D3">
          <w:t xml:space="preserve">100 seeds x treatment except in -1 and -1.2 </w:t>
        </w:r>
        <w:proofErr w:type="spellStart"/>
        <w:r w:rsidR="001631D3">
          <w:t>Mpa</w:t>
        </w:r>
        <w:proofErr w:type="spellEnd"/>
        <w:r w:rsidR="001631D3">
          <w:t xml:space="preserve"> treatments with only 2 replicates of 25 seeds each</w:t>
        </w:r>
        <w:r w:rsidR="001631D3">
          <w:t>)</w:t>
        </w:r>
      </w:ins>
      <w:ins w:id="130" w:author="Diana María Cruz Tejada" w:date="2023-10-04T17:03:00Z">
        <w:r w:rsidR="00426DDC">
          <w:t>. E</w:t>
        </w:r>
        <w:r w:rsidR="00426DDC">
          <w:t>ach Petri dish and sealed Petri dishes with parafilm to avoid evaporation of the solution, maintaining filter paper moist and thus maintaining relatively constant the water potential throughout the experiment.</w:t>
        </w:r>
      </w:ins>
    </w:p>
    <w:p w14:paraId="587A45B3" w14:textId="77777777" w:rsidR="00426DDC" w:rsidRDefault="00426DDC" w:rsidP="008B3D65">
      <w:pPr>
        <w:spacing w:line="360" w:lineRule="auto"/>
        <w:jc w:val="both"/>
        <w:rPr>
          <w:ins w:id="131" w:author="Diana María Cruz Tejada" w:date="2023-10-04T17:03:00Z"/>
          <w:rFonts w:cstheme="minorHAnsi"/>
          <w:lang w:val="en-US"/>
        </w:rPr>
      </w:pPr>
    </w:p>
    <w:p w14:paraId="69D7F12B" w14:textId="1B57D5C7" w:rsidR="00023A98" w:rsidDel="00426DDC" w:rsidRDefault="00A21528" w:rsidP="008B3D65">
      <w:pPr>
        <w:spacing w:line="360" w:lineRule="auto"/>
        <w:jc w:val="both"/>
        <w:rPr>
          <w:del w:id="132" w:author="Diana María Cruz Tejada" w:date="2023-10-04T17:03:00Z"/>
        </w:rPr>
      </w:pPr>
      <w:del w:id="133" w:author="Diana María Cruz Tejada" w:date="2023-10-04T17:00:00Z">
        <w:r w:rsidDel="001631D3">
          <w:delText>We subjected a</w:delText>
        </w:r>
        <w:r w:rsidR="0068503C" w:rsidDel="001631D3">
          <w:delText xml:space="preserve">ll subpopulations to 7 water </w:delText>
        </w:r>
        <w:r w:rsidDel="001631D3">
          <w:delText>potential</w:delText>
        </w:r>
        <w:r w:rsidR="0068503C" w:rsidDel="001631D3">
          <w:delText xml:space="preserve"> treatments (</w:delText>
        </w:r>
      </w:del>
      <w:del w:id="134" w:author="Diana María Cruz Tejada" w:date="2023-10-04T16:40:00Z">
        <w:r w:rsidR="0068503C" w:rsidDel="009D24C6">
          <w:delText>h</w:delText>
        </w:r>
        <w:r w:rsidR="0068503C" w:rsidRPr="006F1D36" w:rsidDel="009D24C6">
          <w:rPr>
            <w:vertAlign w:val="subscript"/>
          </w:rPr>
          <w:delText>2</w:delText>
        </w:r>
        <w:r w:rsidR="0068503C" w:rsidDel="009D24C6">
          <w:delText>O</w:delText>
        </w:r>
        <w:r w:rsidR="0042715C" w:rsidDel="009D24C6">
          <w:delText xml:space="preserve"> = </w:delText>
        </w:r>
      </w:del>
      <w:del w:id="135" w:author="Diana María Cruz Tejada" w:date="2023-10-04T17:00:00Z">
        <w:r w:rsidR="0042715C" w:rsidDel="001631D3">
          <w:delText>0</w:delText>
        </w:r>
        <w:r w:rsidR="0068503C" w:rsidDel="001631D3">
          <w:delText>, -0.2, -0.4, -0.6, -0.8, -1</w:delText>
        </w:r>
        <w:r w:rsidR="0042715C" w:rsidDel="001631D3">
          <w:delText xml:space="preserve"> and</w:delText>
        </w:r>
        <w:r w:rsidR="0068503C" w:rsidDel="001631D3">
          <w:delText xml:space="preserve"> -1.2 MPa).</w:delText>
        </w:r>
        <w:r w:rsidR="0068503C" w:rsidRPr="00787B94" w:rsidDel="001631D3">
          <w:delText xml:space="preserve"> </w:delText>
        </w:r>
        <w:r w:rsidDel="001631D3">
          <w:delText xml:space="preserve">For each WP treatment we used </w:delText>
        </w:r>
        <w:r w:rsidR="0068503C" w:rsidDel="001631D3">
          <w:delText xml:space="preserve">4 Petri </w:delText>
        </w:r>
        <w:r w:rsidR="00F7734A" w:rsidDel="001631D3">
          <w:delText>dishes</w:delText>
        </w:r>
        <w:r w:rsidR="0068503C" w:rsidDel="001631D3">
          <w:delText xml:space="preserve"> 90mm </w:delText>
        </w:r>
        <w:r w:rsidDel="001631D3">
          <w:delText xml:space="preserve">in </w:delText>
        </w:r>
        <w:r w:rsidR="0068503C" w:rsidDel="001631D3">
          <w:delText>diameter</w:delText>
        </w:r>
        <w:r w:rsidDel="001631D3">
          <w:delText xml:space="preserve">, as replicates, </w:delText>
        </w:r>
        <w:r w:rsidR="0068503C" w:rsidDel="001631D3">
          <w:delText>with 25 seeds for each WP treatment (100 seeds x treatment</w:delText>
        </w:r>
        <w:r w:rsidDel="001631D3">
          <w:delText xml:space="preserve"> excep</w:delText>
        </w:r>
        <w:r w:rsidR="00F7734A" w:rsidDel="001631D3">
          <w:delText>t</w:delText>
        </w:r>
        <w:r w:rsidDel="001631D3">
          <w:delText xml:space="preserve"> in -1 and -1.2 Mpa treatment</w:delText>
        </w:r>
        <w:r w:rsidR="00F7734A" w:rsidDel="001631D3">
          <w:delText>s</w:delText>
        </w:r>
        <w:r w:rsidDel="001631D3">
          <w:delText xml:space="preserve"> with only 2 replicates of 25 seeds</w:delText>
        </w:r>
        <w:r w:rsidR="00F7734A" w:rsidDel="001631D3">
          <w:delText xml:space="preserve"> each</w:delText>
        </w:r>
        <w:r w:rsidR="0068503C" w:rsidDel="001631D3">
          <w:delText xml:space="preserve">). </w:delText>
        </w:r>
      </w:del>
      <w:del w:id="136" w:author="Diana María Cruz Tejada" w:date="2023-10-04T17:03:00Z">
        <w:r w:rsidDel="00426DDC">
          <w:delText>We sowed the seeds</w:delText>
        </w:r>
        <w:r w:rsidR="0068503C" w:rsidDel="00426DDC">
          <w:delText xml:space="preserve"> in two layers of germination paper</w:delText>
        </w:r>
        <w:r w:rsidR="00260CAF" w:rsidDel="00426DDC">
          <w:delText xml:space="preserve"> </w:delText>
        </w:r>
        <w:r w:rsidRPr="00AC319B" w:rsidDel="00426DDC">
          <w:rPr>
            <w:rFonts w:eastAsia="Times New Roman" w:cstheme="minorHAnsi"/>
            <w:color w:val="000000"/>
            <w:lang w:val="en-US" w:eastAsia="ca-ES"/>
          </w:rPr>
          <w:delText>(Filtros Anoia S.A. paper for germination assays, Ref.518G085)</w:delText>
        </w:r>
        <w:r w:rsidR="00475789" w:rsidDel="00426DDC">
          <w:rPr>
            <w:rFonts w:eastAsia="Times New Roman" w:cstheme="minorHAnsi"/>
            <w:color w:val="000000"/>
            <w:lang w:val="en-US" w:eastAsia="ca-ES"/>
          </w:rPr>
          <w:delText xml:space="preserve"> moistened</w:delText>
        </w:r>
        <w:r w:rsidR="00FF25C7" w:rsidDel="00426DDC">
          <w:rPr>
            <w:rFonts w:eastAsia="Times New Roman" w:cstheme="minorHAnsi"/>
            <w:color w:val="000000"/>
            <w:lang w:val="en-US" w:eastAsia="ca-ES"/>
          </w:rPr>
          <w:delText xml:space="preserve"> with 5ml of either distilled water or a Polyethylene glycol</w:delText>
        </w:r>
        <w:r w:rsidR="00082D4C" w:rsidDel="00426DDC">
          <w:rPr>
            <w:rFonts w:eastAsia="Times New Roman" w:cstheme="minorHAnsi"/>
            <w:color w:val="000000"/>
            <w:lang w:val="en-US" w:eastAsia="ca-ES"/>
          </w:rPr>
          <w:delText xml:space="preserve"> (PEG)</w:delText>
        </w:r>
        <w:r w:rsidR="00FF25C7" w:rsidDel="00426DDC">
          <w:rPr>
            <w:rFonts w:eastAsia="Times New Roman" w:cstheme="minorHAnsi"/>
            <w:color w:val="000000"/>
            <w:lang w:val="en-US" w:eastAsia="ca-ES"/>
          </w:rPr>
          <w:delText xml:space="preserve"> 6000 solution</w:delText>
        </w:r>
        <w:r w:rsidR="0068503C" w:rsidDel="00426DDC">
          <w:delText xml:space="preserve">. </w:delText>
        </w:r>
        <w:r w:rsidR="00082D4C" w:rsidDel="00426DDC">
          <w:delText>We prepared PEG solutions</w:delText>
        </w:r>
        <w:r w:rsidR="00BD1007" w:rsidDel="00426DDC">
          <w:delText xml:space="preserve"> according to </w:delText>
        </w:r>
        <w:r w:rsidR="00587E81" w:rsidRPr="00587E81" w:rsidDel="00426DDC">
          <w:rPr>
            <w:highlight w:val="yellow"/>
          </w:rPr>
          <w:delText>Michel and Kaufmann (1973)</w:delText>
        </w:r>
        <w:r w:rsidR="0042434E" w:rsidDel="00426DDC">
          <w:delText>. We added 5 ml</w:delText>
        </w:r>
        <w:r w:rsidR="0068503C" w:rsidDel="00426DDC">
          <w:delText xml:space="preserve"> of PEG solution</w:delText>
        </w:r>
        <w:r w:rsidR="0042434E" w:rsidDel="00426DDC">
          <w:delText xml:space="preserve"> in each Petri dish</w:delText>
        </w:r>
        <w:r w:rsidR="0068503C" w:rsidDel="00426DDC">
          <w:delText xml:space="preserve"> and sealed Petri dishes with parafilm to avoid evaporation of the solution</w:delText>
        </w:r>
        <w:r w:rsidR="001157C6" w:rsidDel="00426DDC">
          <w:delText xml:space="preserve">, </w:delText>
        </w:r>
      </w:del>
      <w:del w:id="137" w:author="Diana María Cruz Tejada" w:date="2023-10-04T17:02:00Z">
        <w:r w:rsidR="001157C6" w:rsidDel="00426DDC">
          <w:delText>mantening</w:delText>
        </w:r>
      </w:del>
      <w:del w:id="138" w:author="Diana María Cruz Tejada" w:date="2023-10-04T17:03:00Z">
        <w:r w:rsidR="001157C6" w:rsidDel="00426DDC">
          <w:delText xml:space="preserve"> filter paper moist and thus</w:delText>
        </w:r>
        <w:r w:rsidR="00587E81" w:rsidDel="00426DDC">
          <w:delText xml:space="preserve"> maintain</w:delText>
        </w:r>
        <w:r w:rsidR="00416A70" w:rsidDel="00426DDC">
          <w:delText>ing</w:delText>
        </w:r>
        <w:r w:rsidR="00587E81" w:rsidDel="00426DDC">
          <w:delText xml:space="preserve"> relatively constant </w:delText>
        </w:r>
        <w:r w:rsidR="001157C6" w:rsidDel="00426DDC">
          <w:delText>the water potential throughout the experiment</w:delText>
        </w:r>
        <w:r w:rsidR="0068503C" w:rsidDel="00426DDC">
          <w:delText>.</w:delText>
        </w:r>
      </w:del>
    </w:p>
    <w:p w14:paraId="042D70F0" w14:textId="77777777" w:rsidR="005A5C83" w:rsidRDefault="0068503C" w:rsidP="008B3D65">
      <w:pPr>
        <w:spacing w:line="360" w:lineRule="auto"/>
        <w:jc w:val="both"/>
        <w:rPr>
          <w:ins w:id="139" w:author="Diana María Cruz Tejada" w:date="2023-10-04T17:05:00Z"/>
          <w:rFonts w:cstheme="minorHAnsi"/>
          <w:lang w:val="en-US"/>
        </w:rPr>
      </w:pPr>
      <w:del w:id="140" w:author="Diana María Cruz Tejada" w:date="2023-10-04T17:04:00Z">
        <w:r w:rsidDel="00426DDC">
          <w:delText>All s</w:delText>
        </w:r>
      </w:del>
      <w:ins w:id="141" w:author="Diana María Cruz Tejada" w:date="2023-10-04T17:04:00Z">
        <w:r w:rsidR="00426DDC">
          <w:t>S</w:t>
        </w:r>
      </w:ins>
      <w:r>
        <w:t xml:space="preserve">eeds were </w:t>
      </w:r>
      <w:del w:id="142" w:author="Diana María Cruz Tejada" w:date="2023-10-04T17:04:00Z">
        <w:r w:rsidDel="00426DDC">
          <w:delText xml:space="preserve">exposed </w:delText>
        </w:r>
      </w:del>
      <w:ins w:id="143" w:author="Diana María Cruz Tejada" w:date="2023-10-04T17:04:00Z">
        <w:r w:rsidR="00426DDC">
          <w:t xml:space="preserve">incubated at </w:t>
        </w:r>
      </w:ins>
      <w:del w:id="144" w:author="Diana María Cruz Tejada" w:date="2023-10-04T17:04:00Z">
        <w:r w:rsidDel="00426DDC">
          <w:delText xml:space="preserve">to </w:delText>
        </w:r>
      </w:del>
      <w:r>
        <w:t>constant 20</w:t>
      </w:r>
      <w:ins w:id="145" w:author="Diana María Cruz Tejada" w:date="2023-10-04T17:04:00Z">
        <w:r w:rsidR="00426DDC">
          <w:t>°</w:t>
        </w:r>
      </w:ins>
      <w:del w:id="146" w:author="Diana María Cruz Tejada" w:date="2023-10-04T17:04:00Z">
        <w:r w:rsidDel="00426DDC">
          <w:delText>º</w:delText>
        </w:r>
      </w:del>
      <w:r>
        <w:t xml:space="preserve">C </w:t>
      </w:r>
      <w:del w:id="147" w:author="Diana María Cruz Tejada" w:date="2023-10-04T17:04:00Z">
        <w:r w:rsidDel="00426DDC">
          <w:delText xml:space="preserve">temperature treatment with </w:delText>
        </w:r>
      </w:del>
      <w:ins w:id="148" w:author="Diana María Cruz Tejada" w:date="2023-10-04T17:05:00Z">
        <w:r w:rsidR="005A5C83">
          <w:t xml:space="preserve">with a </w:t>
        </w:r>
        <w:r w:rsidR="005A5C83" w:rsidRPr="003F6D02">
          <w:rPr>
            <w:lang w:val="en-CA"/>
          </w:rPr>
          <w:t>daily photoperiod</w:t>
        </w:r>
        <w:r w:rsidR="005A5C83">
          <w:t xml:space="preserve"> </w:t>
        </w:r>
      </w:ins>
      <w:del w:id="149" w:author="Diana María Cruz Tejada" w:date="2023-10-04T17:05:00Z">
        <w:r w:rsidDel="005A5C83">
          <w:delText xml:space="preserve">12-12h photoperiod </w:delText>
        </w:r>
      </w:del>
      <w:r>
        <w:t xml:space="preserve">in </w:t>
      </w:r>
      <w:proofErr w:type="spellStart"/>
      <w:r>
        <w:t>Aralab</w:t>
      </w:r>
      <w:proofErr w:type="spellEnd"/>
      <w:r>
        <w:t xml:space="preserve"> incubators </w:t>
      </w:r>
      <w:r w:rsidRPr="00AC319B">
        <w:rPr>
          <w:rFonts w:cstheme="minorHAnsi"/>
          <w:lang w:val="en-US"/>
        </w:rPr>
        <w:t>(</w:t>
      </w:r>
      <w:proofErr w:type="spellStart"/>
      <w:r w:rsidRPr="00AC319B">
        <w:rPr>
          <w:rFonts w:cstheme="minorHAnsi"/>
          <w:lang w:val="en-US"/>
        </w:rPr>
        <w:t>Aralab</w:t>
      </w:r>
      <w:proofErr w:type="spellEnd"/>
      <w:r w:rsidRPr="00AC319B">
        <w:rPr>
          <w:rFonts w:cstheme="minorHAnsi"/>
          <w:lang w:val="en-US"/>
        </w:rPr>
        <w:t xml:space="preserve"> climatic chamber </w:t>
      </w:r>
      <w:proofErr w:type="spellStart"/>
      <w:r w:rsidRPr="00AC319B">
        <w:rPr>
          <w:rFonts w:cstheme="minorHAnsi"/>
          <w:lang w:val="en-US"/>
        </w:rPr>
        <w:t>Fitoclima</w:t>
      </w:r>
      <w:proofErr w:type="spellEnd"/>
      <w:r w:rsidRPr="00AC319B">
        <w:rPr>
          <w:rFonts w:cstheme="minorHAnsi"/>
          <w:lang w:val="en-US"/>
        </w:rPr>
        <w:t xml:space="preserve"> S600 PL, equipped with 4 led modules 11W 350mA</w:t>
      </w:r>
      <w:r>
        <w:rPr>
          <w:rFonts w:cstheme="minorHAnsi"/>
          <w:lang w:val="en-US"/>
        </w:rPr>
        <w:t xml:space="preserve">, </w:t>
      </w:r>
      <w:r w:rsidRPr="00AC319B">
        <w:rPr>
          <w:rFonts w:cstheme="minorHAnsi"/>
          <w:lang w:val="en-US"/>
        </w:rPr>
        <w:t xml:space="preserve">using </w:t>
      </w:r>
      <w:proofErr w:type="spellStart"/>
      <w:r w:rsidRPr="00AC319B">
        <w:rPr>
          <w:rFonts w:cstheme="minorHAnsi"/>
          <w:lang w:val="en-US"/>
        </w:rPr>
        <w:t>Fitolog</w:t>
      </w:r>
      <w:proofErr w:type="spellEnd"/>
      <w:r w:rsidRPr="00AC319B">
        <w:rPr>
          <w:rFonts w:cstheme="minorHAnsi"/>
          <w:lang w:val="en-US"/>
        </w:rPr>
        <w:t xml:space="preserve"> 9000 software version 9308, </w:t>
      </w:r>
      <w:proofErr w:type="spellStart"/>
      <w:r w:rsidRPr="00AC319B">
        <w:rPr>
          <w:rFonts w:cstheme="minorHAnsi"/>
          <w:lang w:val="en-US"/>
        </w:rPr>
        <w:t>Aralab</w:t>
      </w:r>
      <w:proofErr w:type="spellEnd"/>
      <w:r w:rsidRPr="00AC319B">
        <w:rPr>
          <w:rFonts w:cstheme="minorHAnsi"/>
          <w:lang w:val="en-US"/>
        </w:rPr>
        <w:t xml:space="preserve"> Pharmaceutical Stability software)</w:t>
      </w:r>
      <w:r>
        <w:rPr>
          <w:rFonts w:cstheme="minorHAnsi"/>
          <w:lang w:val="en-US"/>
        </w:rPr>
        <w:t xml:space="preserve">. </w:t>
      </w:r>
    </w:p>
    <w:p w14:paraId="5D080782" w14:textId="694D900D" w:rsidR="00862CB7" w:rsidRDefault="00A649DA" w:rsidP="00862CB7">
      <w:pPr>
        <w:spacing w:line="276" w:lineRule="auto"/>
        <w:jc w:val="both"/>
        <w:rPr>
          <w:ins w:id="150" w:author="Diana María Cruz Tejada" w:date="2023-10-04T17:18:00Z"/>
          <w:lang w:val="en-CA"/>
        </w:rPr>
      </w:pPr>
      <w:ins w:id="151" w:author="Diana María Cruz Tejada" w:date="2023-10-04T17:13:00Z">
        <w:r w:rsidRPr="006D6CEB">
          <w:rPr>
            <w:lang w:val="en-CA"/>
          </w:rPr>
          <w:lastRenderedPageBreak/>
          <w:t>Germination (radicle emergence</w:t>
        </w:r>
      </w:ins>
      <w:ins w:id="152" w:author="Diana María Cruz Tejada" w:date="2023-10-04T17:15:00Z">
        <w:r w:rsidR="00862CB7">
          <w:rPr>
            <w:lang w:val="en-CA"/>
          </w:rPr>
          <w:t xml:space="preserve"> </w:t>
        </w:r>
        <w:r w:rsidR="00862CB7">
          <w:rPr>
            <w:rFonts w:cstheme="minorHAnsi"/>
            <w:lang w:val="en-US"/>
          </w:rPr>
          <w:t>&gt;</w:t>
        </w:r>
        <w:r w:rsidR="00862CB7">
          <w:rPr>
            <w:rFonts w:cstheme="minorHAnsi"/>
            <w:lang w:val="en-US"/>
          </w:rPr>
          <w:t xml:space="preserve"> </w:t>
        </w:r>
        <w:r w:rsidR="00862CB7">
          <w:rPr>
            <w:rFonts w:cstheme="minorHAnsi"/>
            <w:lang w:val="en-US"/>
          </w:rPr>
          <w:t>1.5mm</w:t>
        </w:r>
      </w:ins>
      <w:ins w:id="153" w:author="Diana María Cruz Tejada" w:date="2023-10-04T17:13:00Z">
        <w:r w:rsidRPr="006D6CEB">
          <w:rPr>
            <w:lang w:val="en-CA"/>
          </w:rPr>
          <w:t>) was monitored daily for 2</w:t>
        </w:r>
      </w:ins>
      <w:ins w:id="154" w:author="Diana María Cruz Tejada" w:date="2023-10-04T17:15:00Z">
        <w:r w:rsidR="00862CB7">
          <w:rPr>
            <w:lang w:val="en-CA"/>
          </w:rPr>
          <w:t>8</w:t>
        </w:r>
      </w:ins>
      <w:ins w:id="155" w:author="Diana María Cruz Tejada" w:date="2023-10-04T17:13:00Z">
        <w:r w:rsidRPr="006D6CEB">
          <w:rPr>
            <w:lang w:val="en-CA"/>
          </w:rPr>
          <w:t xml:space="preserve"> days. Germinated seeds were removed during the scorings and when the experiments were finished, </w:t>
        </w:r>
      </w:ins>
      <w:ins w:id="156" w:author="Diana María Cruz Tejada" w:date="2023-10-04T17:18:00Z">
        <w:r w:rsidR="00862CB7" w:rsidRPr="009A3D5A">
          <w:rPr>
            <w:lang w:val="en-CA"/>
          </w:rPr>
          <w:t xml:space="preserve">non-germinated seeds were cut </w:t>
        </w:r>
        <w:commentRangeStart w:id="157"/>
        <w:r w:rsidR="00862CB7" w:rsidRPr="009A3D5A">
          <w:rPr>
            <w:lang w:val="en-CA"/>
          </w:rPr>
          <w:t>(Ooi et al., 2004; FAO, 2014</w:t>
        </w:r>
        <w:commentRangeEnd w:id="157"/>
        <w:r w:rsidR="00862CB7" w:rsidRPr="009A3D5A">
          <w:rPr>
            <w:rStyle w:val="Refdecomentario"/>
          </w:rPr>
          <w:commentReference w:id="157"/>
        </w:r>
        <w:r w:rsidR="00862CB7" w:rsidRPr="009A3D5A">
          <w:rPr>
            <w:lang w:val="en-CA"/>
          </w:rPr>
          <w:t>), and</w:t>
        </w:r>
        <w:r w:rsidR="00862CB7" w:rsidRPr="00D95BD7">
          <w:rPr>
            <w:lang w:val="en-CA"/>
          </w:rPr>
          <w:t xml:space="preserve"> classified as viable, </w:t>
        </w:r>
        <w:proofErr w:type="gramStart"/>
        <w:r w:rsidR="00862CB7" w:rsidRPr="00D95BD7">
          <w:rPr>
            <w:lang w:val="en-CA"/>
          </w:rPr>
          <w:t>died</w:t>
        </w:r>
        <w:proofErr w:type="gramEnd"/>
        <w:r w:rsidR="00862CB7" w:rsidRPr="00D95BD7">
          <w:rPr>
            <w:lang w:val="en-CA"/>
          </w:rPr>
          <w:t xml:space="preserve"> or empty</w:t>
        </w:r>
      </w:ins>
      <w:ins w:id="158" w:author="Diana María Cruz Tejada" w:date="2023-10-04T17:19:00Z">
        <w:r w:rsidR="00862CB7">
          <w:rPr>
            <w:lang w:val="en-CA"/>
          </w:rPr>
          <w:t xml:space="preserve"> (</w:t>
        </w:r>
        <w:r w:rsidR="00862CB7" w:rsidRPr="0065695B">
          <w:rPr>
            <w:rFonts w:cstheme="minorHAnsi"/>
            <w:highlight w:val="yellow"/>
            <w:lang w:val="en-US"/>
          </w:rPr>
          <w:t>Baskin and Baskin 2014</w:t>
        </w:r>
        <w:r w:rsidR="00862CB7">
          <w:rPr>
            <w:rFonts w:cstheme="minorHAnsi"/>
            <w:lang w:val="en-US"/>
          </w:rPr>
          <w:t>)</w:t>
        </w:r>
        <w:r w:rsidR="00862CB7">
          <w:rPr>
            <w:rFonts w:cstheme="minorHAnsi"/>
            <w:lang w:val="en-US"/>
          </w:rPr>
          <w:t>,</w:t>
        </w:r>
      </w:ins>
      <w:ins w:id="159" w:author="Diana María Cruz Tejada" w:date="2023-10-04T17:18:00Z">
        <w:r w:rsidR="00862CB7" w:rsidRPr="00D95BD7">
          <w:rPr>
            <w:lang w:val="en-CA"/>
          </w:rPr>
          <w:t xml:space="preserve"> and the final number of germinated seeds was calculated based on the total number of filled seeds</w:t>
        </w:r>
        <w:r w:rsidR="00862CB7">
          <w:rPr>
            <w:lang w:val="en-CA"/>
          </w:rPr>
          <w:t>.</w:t>
        </w:r>
      </w:ins>
    </w:p>
    <w:p w14:paraId="3836EE75" w14:textId="57973BD2" w:rsidR="0068503C" w:rsidDel="00C02DF2" w:rsidRDefault="0068503C" w:rsidP="00862CB7">
      <w:pPr>
        <w:spacing w:line="276" w:lineRule="auto"/>
        <w:jc w:val="both"/>
        <w:rPr>
          <w:del w:id="160" w:author="Diana María Cruz Tejada" w:date="2023-10-04T17:20:00Z"/>
          <w:rFonts w:cstheme="minorHAnsi"/>
          <w:lang w:val="en-US"/>
        </w:rPr>
        <w:pPrChange w:id="161" w:author="Diana María Cruz Tejada" w:date="2023-10-04T17:16:00Z">
          <w:pPr>
            <w:spacing w:line="360" w:lineRule="auto"/>
            <w:jc w:val="both"/>
          </w:pPr>
        </w:pPrChange>
      </w:pPr>
      <w:del w:id="162" w:author="Diana María Cruz Tejada" w:date="2023-10-04T17:16:00Z">
        <w:r w:rsidDel="00862CB7">
          <w:rPr>
            <w:rFonts w:cstheme="minorHAnsi"/>
            <w:lang w:val="en-US"/>
          </w:rPr>
          <w:delText xml:space="preserve">The germination </w:delText>
        </w:r>
        <w:r w:rsidR="0042434E" w:rsidDel="00862CB7">
          <w:rPr>
            <w:rFonts w:cstheme="minorHAnsi"/>
            <w:lang w:val="en-US"/>
          </w:rPr>
          <w:delText>trial</w:delText>
        </w:r>
        <w:r w:rsidDel="00862CB7">
          <w:rPr>
            <w:rFonts w:cstheme="minorHAnsi"/>
            <w:lang w:val="en-US"/>
          </w:rPr>
          <w:delText xml:space="preserve"> </w:delText>
        </w:r>
        <w:r w:rsidR="0042434E" w:rsidDel="00862CB7">
          <w:rPr>
            <w:rFonts w:cstheme="minorHAnsi"/>
            <w:lang w:val="en-US"/>
          </w:rPr>
          <w:delText>ran</w:delText>
        </w:r>
        <w:r w:rsidDel="00862CB7">
          <w:rPr>
            <w:rFonts w:cstheme="minorHAnsi"/>
            <w:lang w:val="en-US"/>
          </w:rPr>
          <w:delText xml:space="preserve"> for 28 days</w:delText>
        </w:r>
        <w:r w:rsidR="00D16065" w:rsidDel="00862CB7">
          <w:rPr>
            <w:rFonts w:cstheme="minorHAnsi"/>
            <w:lang w:val="en-US"/>
          </w:rPr>
          <w:delText xml:space="preserve"> (4 weeks)</w:delText>
        </w:r>
        <w:r w:rsidDel="00862CB7">
          <w:rPr>
            <w:rFonts w:cstheme="minorHAnsi"/>
            <w:lang w:val="en-US"/>
          </w:rPr>
          <w:delText xml:space="preserve"> with daily germination scores until day 21 and afterwards every 2-3 days until the end of the experiment. </w:delText>
        </w:r>
        <w:r w:rsidR="00632C04" w:rsidDel="00862CB7">
          <w:rPr>
            <w:rFonts w:cstheme="minorHAnsi"/>
            <w:lang w:val="en-US"/>
          </w:rPr>
          <w:delText>We remove</w:delText>
        </w:r>
        <w:r w:rsidR="00D16065" w:rsidDel="00862CB7">
          <w:rPr>
            <w:rFonts w:cstheme="minorHAnsi"/>
            <w:lang w:val="en-US"/>
          </w:rPr>
          <w:delText>d</w:delText>
        </w:r>
        <w:r w:rsidR="00632C04" w:rsidDel="00862CB7">
          <w:rPr>
            <w:rFonts w:cstheme="minorHAnsi"/>
            <w:lang w:val="en-US"/>
          </w:rPr>
          <w:delText xml:space="preserve"> germinated seeds</w:delText>
        </w:r>
        <w:r w:rsidR="0065695B" w:rsidDel="00862CB7">
          <w:rPr>
            <w:rFonts w:cstheme="minorHAnsi"/>
            <w:lang w:val="en-US"/>
          </w:rPr>
          <w:delText xml:space="preserve"> from the Petri dishes</w:delText>
        </w:r>
        <w:r w:rsidR="00632C04" w:rsidDel="00862CB7">
          <w:rPr>
            <w:rFonts w:cstheme="minorHAnsi"/>
            <w:lang w:val="en-US"/>
          </w:rPr>
          <w:delText xml:space="preserve"> </w:delText>
        </w:r>
        <w:r w:rsidR="0065695B" w:rsidDel="00862CB7">
          <w:rPr>
            <w:rFonts w:cstheme="minorHAnsi"/>
            <w:lang w:val="en-US"/>
          </w:rPr>
          <w:delText xml:space="preserve">once </w:delText>
        </w:r>
        <w:r w:rsidR="00632C04" w:rsidDel="00862CB7">
          <w:rPr>
            <w:rFonts w:cstheme="minorHAnsi"/>
            <w:lang w:val="en-US"/>
          </w:rPr>
          <w:delText>radicle &gt;1.5mm</w:delText>
        </w:r>
        <w:r w:rsidR="00D16065" w:rsidDel="00862CB7">
          <w:rPr>
            <w:rFonts w:cstheme="minorHAnsi"/>
            <w:lang w:val="en-US"/>
          </w:rPr>
          <w:delText>. At the end of the experiment</w:delText>
        </w:r>
        <w:r w:rsidR="0065695B" w:rsidDel="00862CB7">
          <w:rPr>
            <w:rFonts w:cstheme="minorHAnsi"/>
            <w:lang w:val="en-US"/>
          </w:rPr>
          <w:delText>,</w:delText>
        </w:r>
        <w:r w:rsidR="00D16065" w:rsidDel="00862CB7">
          <w:rPr>
            <w:rFonts w:cstheme="minorHAnsi"/>
            <w:lang w:val="en-US"/>
          </w:rPr>
          <w:delText xml:space="preserve"> </w:delText>
        </w:r>
        <w:r w:rsidR="00B94A6D" w:rsidDel="00862CB7">
          <w:rPr>
            <w:rFonts w:cstheme="minorHAnsi"/>
            <w:lang w:val="en-US"/>
          </w:rPr>
          <w:delText>we visually checked non-germinated seeds via cut-test</w:delText>
        </w:r>
      </w:del>
      <w:del w:id="163" w:author="Diana María Cruz Tejada" w:date="2023-10-04T17:20:00Z">
        <w:r w:rsidR="0065695B" w:rsidDel="00C02DF2">
          <w:rPr>
            <w:rFonts w:cstheme="minorHAnsi"/>
            <w:lang w:val="en-US"/>
          </w:rPr>
          <w:delText>. Seeds with firm and white embryos were considered potentially germinable (</w:delText>
        </w:r>
        <w:r w:rsidR="0065695B" w:rsidRPr="0065695B" w:rsidDel="00C02DF2">
          <w:rPr>
            <w:rFonts w:cstheme="minorHAnsi"/>
            <w:highlight w:val="yellow"/>
            <w:lang w:val="en-US"/>
          </w:rPr>
          <w:delText>Baskin and Baskin 2014</w:delText>
        </w:r>
        <w:r w:rsidR="0065695B" w:rsidDel="00C02DF2">
          <w:rPr>
            <w:rFonts w:cstheme="minorHAnsi"/>
            <w:lang w:val="en-US"/>
          </w:rPr>
          <w:delText xml:space="preserve">); empty, broken or infected seeds were removed from further analysis. </w:delText>
        </w:r>
      </w:del>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Pr="0042434E"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164"/>
      <w:commentRangeStart w:id="165"/>
      <w:commentRangeStart w:id="166"/>
      <w:r w:rsidR="00285198">
        <w:t>Populations realized niche</w:t>
      </w:r>
      <w:r w:rsidR="007F2991">
        <w:t xml:space="preserve"> </w:t>
      </w:r>
      <w:commentRangeEnd w:id="164"/>
      <w:r w:rsidR="00E12693">
        <w:rPr>
          <w:rStyle w:val="Refdecomentario"/>
          <w:rFonts w:asciiTheme="minorHAnsi" w:eastAsiaTheme="minorHAnsi" w:hAnsiTheme="minorHAnsi" w:cstheme="minorBidi"/>
          <w:color w:val="auto"/>
        </w:rPr>
        <w:commentReference w:id="164"/>
      </w:r>
      <w:commentRangeEnd w:id="165"/>
      <w:r w:rsidR="00502A37">
        <w:rPr>
          <w:rStyle w:val="Refdecomentario"/>
          <w:rFonts w:asciiTheme="minorHAnsi" w:eastAsiaTheme="minorHAnsi" w:hAnsiTheme="minorHAnsi" w:cstheme="minorBidi"/>
          <w:color w:val="auto"/>
        </w:rPr>
        <w:commentReference w:id="165"/>
      </w:r>
      <w:commentRangeEnd w:id="166"/>
      <w:r w:rsidR="00F52E55">
        <w:rPr>
          <w:rStyle w:val="Refdecomentario"/>
          <w:rFonts w:asciiTheme="minorHAnsi" w:eastAsiaTheme="minorHAnsi" w:hAnsiTheme="minorHAnsi" w:cstheme="minorBidi"/>
          <w:color w:val="auto"/>
        </w:rPr>
        <w:commentReference w:id="166"/>
      </w:r>
    </w:p>
    <w:tbl>
      <w:tblPr>
        <w:tblW w:w="7720" w:type="dxa"/>
        <w:tblCellMar>
          <w:left w:w="70" w:type="dxa"/>
          <w:right w:w="70" w:type="dxa"/>
        </w:tblCellMar>
        <w:tblLook w:val="04A0" w:firstRow="1" w:lastRow="0" w:firstColumn="1" w:lastColumn="0" w:noHBand="0" w:noVBand="1"/>
      </w:tblPr>
      <w:tblGrid>
        <w:gridCol w:w="1200"/>
        <w:gridCol w:w="640"/>
        <w:gridCol w:w="980"/>
        <w:gridCol w:w="980"/>
        <w:gridCol w:w="980"/>
        <w:gridCol w:w="980"/>
        <w:gridCol w:w="980"/>
        <w:gridCol w:w="980"/>
      </w:tblGrid>
      <w:tr w:rsidR="00AC69E7" w:rsidRPr="00AC69E7" w14:paraId="6EFCBE7A" w14:textId="77777777" w:rsidTr="00AC69E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2F05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BDA70B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362266F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0D59102"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7C28F428"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4A2B9B17"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05E9A53D"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F74CD8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r>
      <w:tr w:rsidR="00AC69E7" w:rsidRPr="00AC69E7" w14:paraId="664F3AF7"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244ED2"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18F0BBE9"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tcBorders>
              <w:top w:val="nil"/>
              <w:left w:val="nil"/>
              <w:bottom w:val="single" w:sz="4" w:space="0" w:color="auto"/>
              <w:right w:val="single" w:sz="4" w:space="0" w:color="auto"/>
            </w:tcBorders>
            <w:shd w:val="clear" w:color="auto" w:fill="auto"/>
            <w:noWrap/>
            <w:vAlign w:val="bottom"/>
            <w:hideMark/>
          </w:tcPr>
          <w:p w14:paraId="6665A997"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tcBorders>
              <w:top w:val="nil"/>
              <w:left w:val="nil"/>
              <w:bottom w:val="single" w:sz="4" w:space="0" w:color="auto"/>
              <w:right w:val="single" w:sz="4" w:space="0" w:color="auto"/>
            </w:tcBorders>
            <w:shd w:val="clear" w:color="auto" w:fill="auto"/>
            <w:noWrap/>
            <w:vAlign w:val="bottom"/>
            <w:hideMark/>
          </w:tcPr>
          <w:p w14:paraId="6527FECA"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tcBorders>
              <w:top w:val="nil"/>
              <w:left w:val="nil"/>
              <w:bottom w:val="single" w:sz="4" w:space="0" w:color="auto"/>
              <w:right w:val="single" w:sz="4" w:space="0" w:color="auto"/>
            </w:tcBorders>
            <w:shd w:val="clear" w:color="auto" w:fill="auto"/>
            <w:noWrap/>
            <w:vAlign w:val="bottom"/>
            <w:hideMark/>
          </w:tcPr>
          <w:p w14:paraId="4A666BAA"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tcBorders>
              <w:top w:val="nil"/>
              <w:left w:val="nil"/>
              <w:bottom w:val="single" w:sz="4" w:space="0" w:color="auto"/>
              <w:right w:val="single" w:sz="4" w:space="0" w:color="auto"/>
            </w:tcBorders>
            <w:shd w:val="clear" w:color="auto" w:fill="auto"/>
            <w:noWrap/>
            <w:vAlign w:val="bottom"/>
            <w:hideMark/>
          </w:tcPr>
          <w:p w14:paraId="563D424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tcBorders>
              <w:top w:val="nil"/>
              <w:left w:val="nil"/>
              <w:bottom w:val="single" w:sz="4" w:space="0" w:color="auto"/>
              <w:right w:val="single" w:sz="4" w:space="0" w:color="auto"/>
            </w:tcBorders>
            <w:shd w:val="clear" w:color="auto" w:fill="auto"/>
            <w:noWrap/>
            <w:vAlign w:val="bottom"/>
            <w:hideMark/>
          </w:tcPr>
          <w:p w14:paraId="0723AE3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tcBorders>
              <w:top w:val="nil"/>
              <w:left w:val="nil"/>
              <w:bottom w:val="single" w:sz="4" w:space="0" w:color="auto"/>
              <w:right w:val="single" w:sz="4" w:space="0" w:color="auto"/>
            </w:tcBorders>
            <w:shd w:val="clear" w:color="auto" w:fill="auto"/>
            <w:noWrap/>
            <w:vAlign w:val="bottom"/>
            <w:hideMark/>
          </w:tcPr>
          <w:p w14:paraId="7EDFAF26"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r>
      <w:tr w:rsidR="00AC69E7" w:rsidRPr="00AC69E7" w14:paraId="00B92F06"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9600C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7DA9A7F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tcBorders>
              <w:top w:val="nil"/>
              <w:left w:val="nil"/>
              <w:bottom w:val="single" w:sz="4" w:space="0" w:color="auto"/>
              <w:right w:val="single" w:sz="4" w:space="0" w:color="auto"/>
            </w:tcBorders>
            <w:shd w:val="clear" w:color="auto" w:fill="auto"/>
            <w:noWrap/>
            <w:vAlign w:val="bottom"/>
            <w:hideMark/>
          </w:tcPr>
          <w:p w14:paraId="709D935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tcBorders>
              <w:top w:val="nil"/>
              <w:left w:val="nil"/>
              <w:bottom w:val="single" w:sz="4" w:space="0" w:color="auto"/>
              <w:right w:val="single" w:sz="4" w:space="0" w:color="auto"/>
            </w:tcBorders>
            <w:shd w:val="clear" w:color="auto" w:fill="auto"/>
            <w:noWrap/>
            <w:vAlign w:val="bottom"/>
            <w:hideMark/>
          </w:tcPr>
          <w:p w14:paraId="682B082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tcBorders>
              <w:top w:val="nil"/>
              <w:left w:val="nil"/>
              <w:bottom w:val="single" w:sz="4" w:space="0" w:color="auto"/>
              <w:right w:val="single" w:sz="4" w:space="0" w:color="auto"/>
            </w:tcBorders>
            <w:shd w:val="clear" w:color="auto" w:fill="auto"/>
            <w:noWrap/>
            <w:vAlign w:val="bottom"/>
            <w:hideMark/>
          </w:tcPr>
          <w:p w14:paraId="55E501B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tcBorders>
              <w:top w:val="nil"/>
              <w:left w:val="nil"/>
              <w:bottom w:val="single" w:sz="4" w:space="0" w:color="auto"/>
              <w:right w:val="single" w:sz="4" w:space="0" w:color="auto"/>
            </w:tcBorders>
            <w:shd w:val="clear" w:color="auto" w:fill="auto"/>
            <w:noWrap/>
            <w:vAlign w:val="bottom"/>
            <w:hideMark/>
          </w:tcPr>
          <w:p w14:paraId="4D7F5D6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tcBorders>
              <w:top w:val="nil"/>
              <w:left w:val="nil"/>
              <w:bottom w:val="single" w:sz="4" w:space="0" w:color="auto"/>
              <w:right w:val="single" w:sz="4" w:space="0" w:color="auto"/>
            </w:tcBorders>
            <w:shd w:val="clear" w:color="auto" w:fill="auto"/>
            <w:noWrap/>
            <w:vAlign w:val="bottom"/>
            <w:hideMark/>
          </w:tcPr>
          <w:p w14:paraId="2A2F6B2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782D664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r>
      <w:tr w:rsidR="00AC69E7" w:rsidRPr="00AC69E7" w14:paraId="0C430BF9"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B4DB772"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4F836815"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tcBorders>
              <w:top w:val="nil"/>
              <w:left w:val="nil"/>
              <w:bottom w:val="single" w:sz="4" w:space="0" w:color="auto"/>
              <w:right w:val="single" w:sz="4" w:space="0" w:color="auto"/>
            </w:tcBorders>
            <w:shd w:val="clear" w:color="auto" w:fill="auto"/>
            <w:noWrap/>
            <w:vAlign w:val="bottom"/>
            <w:hideMark/>
          </w:tcPr>
          <w:p w14:paraId="7F3CC07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tcBorders>
              <w:top w:val="nil"/>
              <w:left w:val="nil"/>
              <w:bottom w:val="single" w:sz="4" w:space="0" w:color="auto"/>
              <w:right w:val="single" w:sz="4" w:space="0" w:color="auto"/>
            </w:tcBorders>
            <w:shd w:val="clear" w:color="auto" w:fill="auto"/>
            <w:noWrap/>
            <w:vAlign w:val="bottom"/>
            <w:hideMark/>
          </w:tcPr>
          <w:p w14:paraId="58B1C44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tcBorders>
              <w:top w:val="nil"/>
              <w:left w:val="nil"/>
              <w:bottom w:val="single" w:sz="4" w:space="0" w:color="auto"/>
              <w:right w:val="single" w:sz="4" w:space="0" w:color="auto"/>
            </w:tcBorders>
            <w:shd w:val="clear" w:color="auto" w:fill="auto"/>
            <w:noWrap/>
            <w:vAlign w:val="bottom"/>
            <w:hideMark/>
          </w:tcPr>
          <w:p w14:paraId="36C44A5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tcBorders>
              <w:top w:val="nil"/>
              <w:left w:val="nil"/>
              <w:bottom w:val="single" w:sz="4" w:space="0" w:color="auto"/>
              <w:right w:val="single" w:sz="4" w:space="0" w:color="auto"/>
            </w:tcBorders>
            <w:shd w:val="clear" w:color="auto" w:fill="auto"/>
            <w:noWrap/>
            <w:vAlign w:val="bottom"/>
            <w:hideMark/>
          </w:tcPr>
          <w:p w14:paraId="23649DF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tcBorders>
              <w:top w:val="nil"/>
              <w:left w:val="nil"/>
              <w:bottom w:val="single" w:sz="4" w:space="0" w:color="auto"/>
              <w:right w:val="single" w:sz="4" w:space="0" w:color="auto"/>
            </w:tcBorders>
            <w:shd w:val="clear" w:color="auto" w:fill="auto"/>
            <w:noWrap/>
            <w:vAlign w:val="bottom"/>
            <w:hideMark/>
          </w:tcPr>
          <w:p w14:paraId="660C9C3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tcBorders>
              <w:top w:val="nil"/>
              <w:left w:val="nil"/>
              <w:bottom w:val="single" w:sz="4" w:space="0" w:color="auto"/>
              <w:right w:val="single" w:sz="4" w:space="0" w:color="auto"/>
            </w:tcBorders>
            <w:shd w:val="clear" w:color="auto" w:fill="auto"/>
            <w:noWrap/>
            <w:vAlign w:val="bottom"/>
            <w:hideMark/>
          </w:tcPr>
          <w:p w14:paraId="0CD2C10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r>
      <w:tr w:rsidR="00AC69E7" w:rsidRPr="00AC69E7" w14:paraId="5B9EFDFF"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2F0350"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3D9EBBDA"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tcBorders>
              <w:top w:val="nil"/>
              <w:left w:val="nil"/>
              <w:bottom w:val="single" w:sz="4" w:space="0" w:color="auto"/>
              <w:right w:val="single" w:sz="4" w:space="0" w:color="auto"/>
            </w:tcBorders>
            <w:shd w:val="clear" w:color="auto" w:fill="auto"/>
            <w:noWrap/>
            <w:vAlign w:val="bottom"/>
            <w:hideMark/>
          </w:tcPr>
          <w:p w14:paraId="0D995EF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tcBorders>
              <w:top w:val="nil"/>
              <w:left w:val="nil"/>
              <w:bottom w:val="single" w:sz="4" w:space="0" w:color="auto"/>
              <w:right w:val="single" w:sz="4" w:space="0" w:color="auto"/>
            </w:tcBorders>
            <w:shd w:val="clear" w:color="auto" w:fill="auto"/>
            <w:noWrap/>
            <w:vAlign w:val="bottom"/>
            <w:hideMark/>
          </w:tcPr>
          <w:p w14:paraId="4FDDAA4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tcBorders>
              <w:top w:val="nil"/>
              <w:left w:val="nil"/>
              <w:bottom w:val="single" w:sz="4" w:space="0" w:color="auto"/>
              <w:right w:val="single" w:sz="4" w:space="0" w:color="auto"/>
            </w:tcBorders>
            <w:shd w:val="clear" w:color="auto" w:fill="auto"/>
            <w:noWrap/>
            <w:vAlign w:val="bottom"/>
            <w:hideMark/>
          </w:tcPr>
          <w:p w14:paraId="05DA89F7"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tcBorders>
              <w:top w:val="nil"/>
              <w:left w:val="nil"/>
              <w:bottom w:val="single" w:sz="4" w:space="0" w:color="auto"/>
              <w:right w:val="single" w:sz="4" w:space="0" w:color="auto"/>
            </w:tcBorders>
            <w:shd w:val="clear" w:color="auto" w:fill="auto"/>
            <w:noWrap/>
            <w:vAlign w:val="bottom"/>
            <w:hideMark/>
          </w:tcPr>
          <w:p w14:paraId="2BEB7B3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tcBorders>
              <w:top w:val="nil"/>
              <w:left w:val="nil"/>
              <w:bottom w:val="single" w:sz="4" w:space="0" w:color="auto"/>
              <w:right w:val="single" w:sz="4" w:space="0" w:color="auto"/>
            </w:tcBorders>
            <w:shd w:val="clear" w:color="auto" w:fill="auto"/>
            <w:noWrap/>
            <w:vAlign w:val="bottom"/>
            <w:hideMark/>
          </w:tcPr>
          <w:p w14:paraId="03E3709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4763D2E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r>
      <w:tr w:rsidR="00AC69E7" w:rsidRPr="00AC69E7" w14:paraId="1DE9EEA9"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83192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2969784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tcBorders>
              <w:top w:val="nil"/>
              <w:left w:val="nil"/>
              <w:bottom w:val="single" w:sz="4" w:space="0" w:color="auto"/>
              <w:right w:val="single" w:sz="4" w:space="0" w:color="auto"/>
            </w:tcBorders>
            <w:shd w:val="clear" w:color="auto" w:fill="auto"/>
            <w:noWrap/>
            <w:vAlign w:val="bottom"/>
            <w:hideMark/>
          </w:tcPr>
          <w:p w14:paraId="4E38777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tcBorders>
              <w:top w:val="nil"/>
              <w:left w:val="nil"/>
              <w:bottom w:val="single" w:sz="4" w:space="0" w:color="auto"/>
              <w:right w:val="single" w:sz="4" w:space="0" w:color="auto"/>
            </w:tcBorders>
            <w:shd w:val="clear" w:color="auto" w:fill="auto"/>
            <w:noWrap/>
            <w:vAlign w:val="bottom"/>
            <w:hideMark/>
          </w:tcPr>
          <w:p w14:paraId="674CD09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tcBorders>
              <w:top w:val="nil"/>
              <w:left w:val="nil"/>
              <w:bottom w:val="single" w:sz="4" w:space="0" w:color="auto"/>
              <w:right w:val="single" w:sz="4" w:space="0" w:color="auto"/>
            </w:tcBorders>
            <w:shd w:val="clear" w:color="auto" w:fill="auto"/>
            <w:noWrap/>
            <w:vAlign w:val="bottom"/>
            <w:hideMark/>
          </w:tcPr>
          <w:p w14:paraId="08EC584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tcBorders>
              <w:top w:val="nil"/>
              <w:left w:val="nil"/>
              <w:bottom w:val="single" w:sz="4" w:space="0" w:color="auto"/>
              <w:right w:val="single" w:sz="4" w:space="0" w:color="auto"/>
            </w:tcBorders>
            <w:shd w:val="clear" w:color="auto" w:fill="auto"/>
            <w:noWrap/>
            <w:vAlign w:val="bottom"/>
            <w:hideMark/>
          </w:tcPr>
          <w:p w14:paraId="6E036093"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tcBorders>
              <w:top w:val="nil"/>
              <w:left w:val="nil"/>
              <w:bottom w:val="single" w:sz="4" w:space="0" w:color="auto"/>
              <w:right w:val="single" w:sz="4" w:space="0" w:color="auto"/>
            </w:tcBorders>
            <w:shd w:val="clear" w:color="auto" w:fill="auto"/>
            <w:noWrap/>
            <w:vAlign w:val="bottom"/>
            <w:hideMark/>
          </w:tcPr>
          <w:p w14:paraId="129CDDD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tcBorders>
              <w:top w:val="nil"/>
              <w:left w:val="nil"/>
              <w:bottom w:val="single" w:sz="4" w:space="0" w:color="auto"/>
              <w:right w:val="single" w:sz="4" w:space="0" w:color="auto"/>
            </w:tcBorders>
            <w:shd w:val="clear" w:color="auto" w:fill="auto"/>
            <w:noWrap/>
            <w:vAlign w:val="bottom"/>
            <w:hideMark/>
          </w:tcPr>
          <w:p w14:paraId="26F847D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r>
      <w:tr w:rsidR="00AC69E7" w:rsidRPr="00AC69E7" w14:paraId="5154AB83"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758929"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621BB379"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tcBorders>
              <w:top w:val="nil"/>
              <w:left w:val="nil"/>
              <w:bottom w:val="single" w:sz="4" w:space="0" w:color="auto"/>
              <w:right w:val="single" w:sz="4" w:space="0" w:color="auto"/>
            </w:tcBorders>
            <w:shd w:val="clear" w:color="auto" w:fill="auto"/>
            <w:noWrap/>
            <w:vAlign w:val="bottom"/>
            <w:hideMark/>
          </w:tcPr>
          <w:p w14:paraId="5BC1110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tcBorders>
              <w:top w:val="nil"/>
              <w:left w:val="nil"/>
              <w:bottom w:val="single" w:sz="4" w:space="0" w:color="auto"/>
              <w:right w:val="single" w:sz="4" w:space="0" w:color="auto"/>
            </w:tcBorders>
            <w:shd w:val="clear" w:color="auto" w:fill="auto"/>
            <w:noWrap/>
            <w:vAlign w:val="bottom"/>
            <w:hideMark/>
          </w:tcPr>
          <w:p w14:paraId="18B7453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tcBorders>
              <w:top w:val="nil"/>
              <w:left w:val="nil"/>
              <w:bottom w:val="single" w:sz="4" w:space="0" w:color="auto"/>
              <w:right w:val="single" w:sz="4" w:space="0" w:color="auto"/>
            </w:tcBorders>
            <w:shd w:val="clear" w:color="auto" w:fill="auto"/>
            <w:noWrap/>
            <w:vAlign w:val="bottom"/>
            <w:hideMark/>
          </w:tcPr>
          <w:p w14:paraId="49E6F24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tcBorders>
              <w:top w:val="nil"/>
              <w:left w:val="nil"/>
              <w:bottom w:val="single" w:sz="4" w:space="0" w:color="auto"/>
              <w:right w:val="single" w:sz="4" w:space="0" w:color="auto"/>
            </w:tcBorders>
            <w:shd w:val="clear" w:color="auto" w:fill="auto"/>
            <w:noWrap/>
            <w:vAlign w:val="bottom"/>
            <w:hideMark/>
          </w:tcPr>
          <w:p w14:paraId="3BE9301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tcBorders>
              <w:top w:val="nil"/>
              <w:left w:val="nil"/>
              <w:bottom w:val="single" w:sz="4" w:space="0" w:color="auto"/>
              <w:right w:val="single" w:sz="4" w:space="0" w:color="auto"/>
            </w:tcBorders>
            <w:shd w:val="clear" w:color="auto" w:fill="auto"/>
            <w:noWrap/>
            <w:vAlign w:val="bottom"/>
            <w:hideMark/>
          </w:tcPr>
          <w:p w14:paraId="7BE7835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tcBorders>
              <w:top w:val="nil"/>
              <w:left w:val="nil"/>
              <w:bottom w:val="single" w:sz="4" w:space="0" w:color="auto"/>
              <w:right w:val="single" w:sz="4" w:space="0" w:color="auto"/>
            </w:tcBorders>
            <w:shd w:val="clear" w:color="auto" w:fill="auto"/>
            <w:noWrap/>
            <w:vAlign w:val="bottom"/>
            <w:hideMark/>
          </w:tcPr>
          <w:p w14:paraId="7BA7041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r>
      <w:tr w:rsidR="00AC69E7" w:rsidRPr="00AC69E7" w14:paraId="2FA84FAD"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44B39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3EAB142E"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tcBorders>
              <w:top w:val="nil"/>
              <w:left w:val="nil"/>
              <w:bottom w:val="single" w:sz="4" w:space="0" w:color="auto"/>
              <w:right w:val="single" w:sz="4" w:space="0" w:color="auto"/>
            </w:tcBorders>
            <w:shd w:val="clear" w:color="auto" w:fill="auto"/>
            <w:noWrap/>
            <w:vAlign w:val="bottom"/>
            <w:hideMark/>
          </w:tcPr>
          <w:p w14:paraId="4431FE8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tcBorders>
              <w:top w:val="nil"/>
              <w:left w:val="nil"/>
              <w:bottom w:val="single" w:sz="4" w:space="0" w:color="auto"/>
              <w:right w:val="single" w:sz="4" w:space="0" w:color="auto"/>
            </w:tcBorders>
            <w:shd w:val="clear" w:color="auto" w:fill="auto"/>
            <w:noWrap/>
            <w:vAlign w:val="bottom"/>
            <w:hideMark/>
          </w:tcPr>
          <w:p w14:paraId="4CFD73E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tcBorders>
              <w:top w:val="nil"/>
              <w:left w:val="nil"/>
              <w:bottom w:val="single" w:sz="4" w:space="0" w:color="auto"/>
              <w:right w:val="single" w:sz="4" w:space="0" w:color="auto"/>
            </w:tcBorders>
            <w:shd w:val="clear" w:color="auto" w:fill="auto"/>
            <w:noWrap/>
            <w:vAlign w:val="bottom"/>
            <w:hideMark/>
          </w:tcPr>
          <w:p w14:paraId="3253507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tcBorders>
              <w:top w:val="nil"/>
              <w:left w:val="nil"/>
              <w:bottom w:val="single" w:sz="4" w:space="0" w:color="auto"/>
              <w:right w:val="single" w:sz="4" w:space="0" w:color="auto"/>
            </w:tcBorders>
            <w:shd w:val="clear" w:color="auto" w:fill="auto"/>
            <w:noWrap/>
            <w:vAlign w:val="bottom"/>
            <w:hideMark/>
          </w:tcPr>
          <w:p w14:paraId="4143856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tcBorders>
              <w:top w:val="nil"/>
              <w:left w:val="nil"/>
              <w:bottom w:val="single" w:sz="4" w:space="0" w:color="auto"/>
              <w:right w:val="single" w:sz="4" w:space="0" w:color="auto"/>
            </w:tcBorders>
            <w:shd w:val="clear" w:color="auto" w:fill="auto"/>
            <w:noWrap/>
            <w:vAlign w:val="bottom"/>
            <w:hideMark/>
          </w:tcPr>
          <w:p w14:paraId="5661B0E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tcBorders>
              <w:top w:val="nil"/>
              <w:left w:val="nil"/>
              <w:bottom w:val="single" w:sz="4" w:space="0" w:color="auto"/>
              <w:right w:val="single" w:sz="4" w:space="0" w:color="auto"/>
            </w:tcBorders>
            <w:shd w:val="clear" w:color="auto" w:fill="auto"/>
            <w:noWrap/>
            <w:vAlign w:val="bottom"/>
            <w:hideMark/>
          </w:tcPr>
          <w:p w14:paraId="7CCBC09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r>
      <w:tr w:rsidR="00AC69E7" w:rsidRPr="00AC69E7" w14:paraId="5407388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7056C3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5614BDE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tcBorders>
              <w:top w:val="nil"/>
              <w:left w:val="nil"/>
              <w:bottom w:val="single" w:sz="4" w:space="0" w:color="auto"/>
              <w:right w:val="single" w:sz="4" w:space="0" w:color="auto"/>
            </w:tcBorders>
            <w:shd w:val="clear" w:color="auto" w:fill="auto"/>
            <w:noWrap/>
            <w:vAlign w:val="bottom"/>
            <w:hideMark/>
          </w:tcPr>
          <w:p w14:paraId="74C593B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tcBorders>
              <w:top w:val="nil"/>
              <w:left w:val="nil"/>
              <w:bottom w:val="single" w:sz="4" w:space="0" w:color="auto"/>
              <w:right w:val="single" w:sz="4" w:space="0" w:color="auto"/>
            </w:tcBorders>
            <w:shd w:val="clear" w:color="auto" w:fill="auto"/>
            <w:noWrap/>
            <w:vAlign w:val="bottom"/>
            <w:hideMark/>
          </w:tcPr>
          <w:p w14:paraId="5AC1B78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tcBorders>
              <w:top w:val="nil"/>
              <w:left w:val="nil"/>
              <w:bottom w:val="single" w:sz="4" w:space="0" w:color="auto"/>
              <w:right w:val="single" w:sz="4" w:space="0" w:color="auto"/>
            </w:tcBorders>
            <w:shd w:val="clear" w:color="auto" w:fill="auto"/>
            <w:noWrap/>
            <w:vAlign w:val="bottom"/>
            <w:hideMark/>
          </w:tcPr>
          <w:p w14:paraId="54AB08F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tcBorders>
              <w:top w:val="nil"/>
              <w:left w:val="nil"/>
              <w:bottom w:val="single" w:sz="4" w:space="0" w:color="auto"/>
              <w:right w:val="single" w:sz="4" w:space="0" w:color="auto"/>
            </w:tcBorders>
            <w:shd w:val="clear" w:color="auto" w:fill="auto"/>
            <w:noWrap/>
            <w:vAlign w:val="bottom"/>
            <w:hideMark/>
          </w:tcPr>
          <w:p w14:paraId="4083D1C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tcBorders>
              <w:top w:val="nil"/>
              <w:left w:val="nil"/>
              <w:bottom w:val="single" w:sz="4" w:space="0" w:color="auto"/>
              <w:right w:val="single" w:sz="4" w:space="0" w:color="auto"/>
            </w:tcBorders>
            <w:shd w:val="clear" w:color="auto" w:fill="auto"/>
            <w:noWrap/>
            <w:vAlign w:val="bottom"/>
            <w:hideMark/>
          </w:tcPr>
          <w:p w14:paraId="1C13CEA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tcBorders>
              <w:top w:val="nil"/>
              <w:left w:val="nil"/>
              <w:bottom w:val="single" w:sz="4" w:space="0" w:color="auto"/>
              <w:right w:val="single" w:sz="4" w:space="0" w:color="auto"/>
            </w:tcBorders>
            <w:shd w:val="clear" w:color="auto" w:fill="auto"/>
            <w:noWrap/>
            <w:vAlign w:val="bottom"/>
            <w:hideMark/>
          </w:tcPr>
          <w:p w14:paraId="3EEAE2A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r>
      <w:tr w:rsidR="00AC69E7" w:rsidRPr="00AC69E7" w14:paraId="50B6A7CB"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0F7A0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50C9AEE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tcBorders>
              <w:top w:val="nil"/>
              <w:left w:val="nil"/>
              <w:bottom w:val="single" w:sz="4" w:space="0" w:color="auto"/>
              <w:right w:val="single" w:sz="4" w:space="0" w:color="auto"/>
            </w:tcBorders>
            <w:shd w:val="clear" w:color="auto" w:fill="auto"/>
            <w:noWrap/>
            <w:vAlign w:val="bottom"/>
            <w:hideMark/>
          </w:tcPr>
          <w:p w14:paraId="64484CA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tcBorders>
              <w:top w:val="nil"/>
              <w:left w:val="nil"/>
              <w:bottom w:val="single" w:sz="4" w:space="0" w:color="auto"/>
              <w:right w:val="single" w:sz="4" w:space="0" w:color="auto"/>
            </w:tcBorders>
            <w:shd w:val="clear" w:color="auto" w:fill="auto"/>
            <w:noWrap/>
            <w:vAlign w:val="bottom"/>
            <w:hideMark/>
          </w:tcPr>
          <w:p w14:paraId="44B28AD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tcBorders>
              <w:top w:val="nil"/>
              <w:left w:val="nil"/>
              <w:bottom w:val="single" w:sz="4" w:space="0" w:color="auto"/>
              <w:right w:val="single" w:sz="4" w:space="0" w:color="auto"/>
            </w:tcBorders>
            <w:shd w:val="clear" w:color="auto" w:fill="auto"/>
            <w:noWrap/>
            <w:vAlign w:val="bottom"/>
            <w:hideMark/>
          </w:tcPr>
          <w:p w14:paraId="1085864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tcBorders>
              <w:top w:val="nil"/>
              <w:left w:val="nil"/>
              <w:bottom w:val="single" w:sz="4" w:space="0" w:color="auto"/>
              <w:right w:val="single" w:sz="4" w:space="0" w:color="auto"/>
            </w:tcBorders>
            <w:shd w:val="clear" w:color="auto" w:fill="auto"/>
            <w:noWrap/>
            <w:vAlign w:val="bottom"/>
            <w:hideMark/>
          </w:tcPr>
          <w:p w14:paraId="6D7DAE7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tcBorders>
              <w:top w:val="nil"/>
              <w:left w:val="nil"/>
              <w:bottom w:val="single" w:sz="4" w:space="0" w:color="auto"/>
              <w:right w:val="single" w:sz="4" w:space="0" w:color="auto"/>
            </w:tcBorders>
            <w:shd w:val="clear" w:color="auto" w:fill="auto"/>
            <w:noWrap/>
            <w:vAlign w:val="bottom"/>
            <w:hideMark/>
          </w:tcPr>
          <w:p w14:paraId="099A95B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0A6E9E2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r>
      <w:tr w:rsidR="00AC69E7" w:rsidRPr="00AC69E7" w14:paraId="7D8101F6"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4FFE3A"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39D8A4A1"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tcBorders>
              <w:top w:val="nil"/>
              <w:left w:val="nil"/>
              <w:bottom w:val="single" w:sz="4" w:space="0" w:color="auto"/>
              <w:right w:val="single" w:sz="4" w:space="0" w:color="auto"/>
            </w:tcBorders>
            <w:shd w:val="clear" w:color="auto" w:fill="auto"/>
            <w:noWrap/>
            <w:vAlign w:val="bottom"/>
            <w:hideMark/>
          </w:tcPr>
          <w:p w14:paraId="473078BF"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tcBorders>
              <w:top w:val="nil"/>
              <w:left w:val="nil"/>
              <w:bottom w:val="single" w:sz="4" w:space="0" w:color="auto"/>
              <w:right w:val="single" w:sz="4" w:space="0" w:color="auto"/>
            </w:tcBorders>
            <w:shd w:val="clear" w:color="auto" w:fill="auto"/>
            <w:noWrap/>
            <w:vAlign w:val="bottom"/>
            <w:hideMark/>
          </w:tcPr>
          <w:p w14:paraId="2995236F"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tcBorders>
              <w:top w:val="nil"/>
              <w:left w:val="nil"/>
              <w:bottom w:val="single" w:sz="4" w:space="0" w:color="auto"/>
              <w:right w:val="single" w:sz="4" w:space="0" w:color="auto"/>
            </w:tcBorders>
            <w:shd w:val="clear" w:color="auto" w:fill="auto"/>
            <w:noWrap/>
            <w:vAlign w:val="bottom"/>
            <w:hideMark/>
          </w:tcPr>
          <w:p w14:paraId="597D305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tcBorders>
              <w:top w:val="nil"/>
              <w:left w:val="nil"/>
              <w:bottom w:val="single" w:sz="4" w:space="0" w:color="auto"/>
              <w:right w:val="single" w:sz="4" w:space="0" w:color="auto"/>
            </w:tcBorders>
            <w:shd w:val="clear" w:color="auto" w:fill="auto"/>
            <w:noWrap/>
            <w:vAlign w:val="bottom"/>
            <w:hideMark/>
          </w:tcPr>
          <w:p w14:paraId="32B368D8"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tcBorders>
              <w:top w:val="nil"/>
              <w:left w:val="nil"/>
              <w:bottom w:val="single" w:sz="4" w:space="0" w:color="auto"/>
              <w:right w:val="single" w:sz="4" w:space="0" w:color="auto"/>
            </w:tcBorders>
            <w:shd w:val="clear" w:color="auto" w:fill="auto"/>
            <w:noWrap/>
            <w:vAlign w:val="bottom"/>
            <w:hideMark/>
          </w:tcPr>
          <w:p w14:paraId="27CA0302"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tcBorders>
              <w:top w:val="nil"/>
              <w:left w:val="nil"/>
              <w:bottom w:val="single" w:sz="4" w:space="0" w:color="auto"/>
              <w:right w:val="single" w:sz="4" w:space="0" w:color="auto"/>
            </w:tcBorders>
            <w:shd w:val="clear" w:color="auto" w:fill="auto"/>
            <w:noWrap/>
            <w:vAlign w:val="bottom"/>
            <w:hideMark/>
          </w:tcPr>
          <w:p w14:paraId="0BE223B8"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r>
      <w:tr w:rsidR="00AC69E7" w:rsidRPr="00AC69E7" w14:paraId="6467F26E"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9353C7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6A5CA17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tcBorders>
              <w:top w:val="nil"/>
              <w:left w:val="nil"/>
              <w:bottom w:val="single" w:sz="4" w:space="0" w:color="auto"/>
              <w:right w:val="single" w:sz="4" w:space="0" w:color="auto"/>
            </w:tcBorders>
            <w:shd w:val="clear" w:color="auto" w:fill="auto"/>
            <w:noWrap/>
            <w:vAlign w:val="bottom"/>
            <w:hideMark/>
          </w:tcPr>
          <w:p w14:paraId="7EABAAC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tcBorders>
              <w:top w:val="nil"/>
              <w:left w:val="nil"/>
              <w:bottom w:val="single" w:sz="4" w:space="0" w:color="auto"/>
              <w:right w:val="single" w:sz="4" w:space="0" w:color="auto"/>
            </w:tcBorders>
            <w:shd w:val="clear" w:color="auto" w:fill="auto"/>
            <w:noWrap/>
            <w:vAlign w:val="bottom"/>
            <w:hideMark/>
          </w:tcPr>
          <w:p w14:paraId="1AC3458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tcBorders>
              <w:top w:val="nil"/>
              <w:left w:val="nil"/>
              <w:bottom w:val="single" w:sz="4" w:space="0" w:color="auto"/>
              <w:right w:val="single" w:sz="4" w:space="0" w:color="auto"/>
            </w:tcBorders>
            <w:shd w:val="clear" w:color="auto" w:fill="auto"/>
            <w:noWrap/>
            <w:vAlign w:val="bottom"/>
            <w:hideMark/>
          </w:tcPr>
          <w:p w14:paraId="504EE63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tcBorders>
              <w:top w:val="nil"/>
              <w:left w:val="nil"/>
              <w:bottom w:val="single" w:sz="4" w:space="0" w:color="auto"/>
              <w:right w:val="single" w:sz="4" w:space="0" w:color="auto"/>
            </w:tcBorders>
            <w:shd w:val="clear" w:color="auto" w:fill="auto"/>
            <w:noWrap/>
            <w:vAlign w:val="bottom"/>
            <w:hideMark/>
          </w:tcPr>
          <w:p w14:paraId="7DE1CEB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tcBorders>
              <w:top w:val="nil"/>
              <w:left w:val="nil"/>
              <w:bottom w:val="single" w:sz="4" w:space="0" w:color="auto"/>
              <w:right w:val="single" w:sz="4" w:space="0" w:color="auto"/>
            </w:tcBorders>
            <w:shd w:val="clear" w:color="auto" w:fill="auto"/>
            <w:noWrap/>
            <w:vAlign w:val="bottom"/>
            <w:hideMark/>
          </w:tcPr>
          <w:p w14:paraId="5AC38E4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tcBorders>
              <w:top w:val="nil"/>
              <w:left w:val="nil"/>
              <w:bottom w:val="single" w:sz="4" w:space="0" w:color="auto"/>
              <w:right w:val="single" w:sz="4" w:space="0" w:color="auto"/>
            </w:tcBorders>
            <w:shd w:val="clear" w:color="auto" w:fill="auto"/>
            <w:noWrap/>
            <w:vAlign w:val="bottom"/>
            <w:hideMark/>
          </w:tcPr>
          <w:p w14:paraId="1B353CB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r>
      <w:tr w:rsidR="00AC69E7" w:rsidRPr="00AC69E7" w14:paraId="780534F1"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CC42A7"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7125A83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tcBorders>
              <w:top w:val="nil"/>
              <w:left w:val="nil"/>
              <w:bottom w:val="single" w:sz="4" w:space="0" w:color="auto"/>
              <w:right w:val="single" w:sz="4" w:space="0" w:color="auto"/>
            </w:tcBorders>
            <w:shd w:val="clear" w:color="auto" w:fill="auto"/>
            <w:noWrap/>
            <w:vAlign w:val="bottom"/>
            <w:hideMark/>
          </w:tcPr>
          <w:p w14:paraId="4CB3B5A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tcBorders>
              <w:top w:val="nil"/>
              <w:left w:val="nil"/>
              <w:bottom w:val="single" w:sz="4" w:space="0" w:color="auto"/>
              <w:right w:val="single" w:sz="4" w:space="0" w:color="auto"/>
            </w:tcBorders>
            <w:shd w:val="clear" w:color="auto" w:fill="auto"/>
            <w:noWrap/>
            <w:vAlign w:val="bottom"/>
            <w:hideMark/>
          </w:tcPr>
          <w:p w14:paraId="254DA15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tcBorders>
              <w:top w:val="nil"/>
              <w:left w:val="nil"/>
              <w:bottom w:val="single" w:sz="4" w:space="0" w:color="auto"/>
              <w:right w:val="single" w:sz="4" w:space="0" w:color="auto"/>
            </w:tcBorders>
            <w:shd w:val="clear" w:color="auto" w:fill="auto"/>
            <w:noWrap/>
            <w:vAlign w:val="bottom"/>
            <w:hideMark/>
          </w:tcPr>
          <w:p w14:paraId="2E32506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tcBorders>
              <w:top w:val="nil"/>
              <w:left w:val="nil"/>
              <w:bottom w:val="single" w:sz="4" w:space="0" w:color="auto"/>
              <w:right w:val="single" w:sz="4" w:space="0" w:color="auto"/>
            </w:tcBorders>
            <w:shd w:val="clear" w:color="auto" w:fill="auto"/>
            <w:noWrap/>
            <w:vAlign w:val="bottom"/>
            <w:hideMark/>
          </w:tcPr>
          <w:p w14:paraId="5B427CA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tcBorders>
              <w:top w:val="nil"/>
              <w:left w:val="nil"/>
              <w:bottom w:val="single" w:sz="4" w:space="0" w:color="auto"/>
              <w:right w:val="single" w:sz="4" w:space="0" w:color="auto"/>
            </w:tcBorders>
            <w:shd w:val="clear" w:color="auto" w:fill="auto"/>
            <w:noWrap/>
            <w:vAlign w:val="bottom"/>
            <w:hideMark/>
          </w:tcPr>
          <w:p w14:paraId="20B58763"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tcBorders>
              <w:top w:val="nil"/>
              <w:left w:val="nil"/>
              <w:bottom w:val="single" w:sz="4" w:space="0" w:color="auto"/>
              <w:right w:val="single" w:sz="4" w:space="0" w:color="auto"/>
            </w:tcBorders>
            <w:shd w:val="clear" w:color="auto" w:fill="auto"/>
            <w:noWrap/>
            <w:vAlign w:val="bottom"/>
            <w:hideMark/>
          </w:tcPr>
          <w:p w14:paraId="6F179D9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r>
      <w:tr w:rsidR="00AC69E7" w:rsidRPr="00AC69E7" w14:paraId="2DEB4803"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CCFD4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251CA29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tcBorders>
              <w:top w:val="nil"/>
              <w:left w:val="nil"/>
              <w:bottom w:val="single" w:sz="4" w:space="0" w:color="auto"/>
              <w:right w:val="single" w:sz="4" w:space="0" w:color="auto"/>
            </w:tcBorders>
            <w:shd w:val="clear" w:color="auto" w:fill="auto"/>
            <w:noWrap/>
            <w:vAlign w:val="bottom"/>
            <w:hideMark/>
          </w:tcPr>
          <w:p w14:paraId="569778E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tcBorders>
              <w:top w:val="nil"/>
              <w:left w:val="nil"/>
              <w:bottom w:val="single" w:sz="4" w:space="0" w:color="auto"/>
              <w:right w:val="single" w:sz="4" w:space="0" w:color="auto"/>
            </w:tcBorders>
            <w:shd w:val="clear" w:color="auto" w:fill="auto"/>
            <w:noWrap/>
            <w:vAlign w:val="bottom"/>
            <w:hideMark/>
          </w:tcPr>
          <w:p w14:paraId="0C0689F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tcBorders>
              <w:top w:val="nil"/>
              <w:left w:val="nil"/>
              <w:bottom w:val="single" w:sz="4" w:space="0" w:color="auto"/>
              <w:right w:val="single" w:sz="4" w:space="0" w:color="auto"/>
            </w:tcBorders>
            <w:shd w:val="clear" w:color="auto" w:fill="auto"/>
            <w:noWrap/>
            <w:vAlign w:val="bottom"/>
            <w:hideMark/>
          </w:tcPr>
          <w:p w14:paraId="71E7A43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tcBorders>
              <w:top w:val="nil"/>
              <w:left w:val="nil"/>
              <w:bottom w:val="single" w:sz="4" w:space="0" w:color="auto"/>
              <w:right w:val="single" w:sz="4" w:space="0" w:color="auto"/>
            </w:tcBorders>
            <w:shd w:val="clear" w:color="auto" w:fill="auto"/>
            <w:noWrap/>
            <w:vAlign w:val="bottom"/>
            <w:hideMark/>
          </w:tcPr>
          <w:p w14:paraId="5E93C9D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tcBorders>
              <w:top w:val="nil"/>
              <w:left w:val="nil"/>
              <w:bottom w:val="single" w:sz="4" w:space="0" w:color="auto"/>
              <w:right w:val="single" w:sz="4" w:space="0" w:color="auto"/>
            </w:tcBorders>
            <w:shd w:val="clear" w:color="auto" w:fill="auto"/>
            <w:noWrap/>
            <w:vAlign w:val="bottom"/>
            <w:hideMark/>
          </w:tcPr>
          <w:p w14:paraId="66B4151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tcBorders>
              <w:top w:val="nil"/>
              <w:left w:val="nil"/>
              <w:bottom w:val="single" w:sz="4" w:space="0" w:color="auto"/>
              <w:right w:val="single" w:sz="4" w:space="0" w:color="auto"/>
            </w:tcBorders>
            <w:shd w:val="clear" w:color="auto" w:fill="auto"/>
            <w:noWrap/>
            <w:vAlign w:val="bottom"/>
            <w:hideMark/>
          </w:tcPr>
          <w:p w14:paraId="259A5CE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r>
      <w:tr w:rsidR="00AC69E7" w:rsidRPr="00AC69E7" w14:paraId="48AB6E8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366E1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612B0BE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tcBorders>
              <w:top w:val="nil"/>
              <w:left w:val="nil"/>
              <w:bottom w:val="single" w:sz="4" w:space="0" w:color="auto"/>
              <w:right w:val="single" w:sz="4" w:space="0" w:color="auto"/>
            </w:tcBorders>
            <w:shd w:val="clear" w:color="auto" w:fill="auto"/>
            <w:noWrap/>
            <w:vAlign w:val="bottom"/>
            <w:hideMark/>
          </w:tcPr>
          <w:p w14:paraId="4B746DB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tcBorders>
              <w:top w:val="nil"/>
              <w:left w:val="nil"/>
              <w:bottom w:val="single" w:sz="4" w:space="0" w:color="auto"/>
              <w:right w:val="single" w:sz="4" w:space="0" w:color="auto"/>
            </w:tcBorders>
            <w:shd w:val="clear" w:color="auto" w:fill="auto"/>
            <w:noWrap/>
            <w:vAlign w:val="bottom"/>
            <w:hideMark/>
          </w:tcPr>
          <w:p w14:paraId="4CA0F1C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tcBorders>
              <w:top w:val="nil"/>
              <w:left w:val="nil"/>
              <w:bottom w:val="single" w:sz="4" w:space="0" w:color="auto"/>
              <w:right w:val="single" w:sz="4" w:space="0" w:color="auto"/>
            </w:tcBorders>
            <w:shd w:val="clear" w:color="auto" w:fill="auto"/>
            <w:noWrap/>
            <w:vAlign w:val="bottom"/>
            <w:hideMark/>
          </w:tcPr>
          <w:p w14:paraId="5568F86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tcBorders>
              <w:top w:val="nil"/>
              <w:left w:val="nil"/>
              <w:bottom w:val="single" w:sz="4" w:space="0" w:color="auto"/>
              <w:right w:val="single" w:sz="4" w:space="0" w:color="auto"/>
            </w:tcBorders>
            <w:shd w:val="clear" w:color="auto" w:fill="auto"/>
            <w:noWrap/>
            <w:vAlign w:val="bottom"/>
            <w:hideMark/>
          </w:tcPr>
          <w:p w14:paraId="370F34D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tcBorders>
              <w:top w:val="nil"/>
              <w:left w:val="nil"/>
              <w:bottom w:val="single" w:sz="4" w:space="0" w:color="auto"/>
              <w:right w:val="single" w:sz="4" w:space="0" w:color="auto"/>
            </w:tcBorders>
            <w:shd w:val="clear" w:color="auto" w:fill="auto"/>
            <w:noWrap/>
            <w:vAlign w:val="bottom"/>
            <w:hideMark/>
          </w:tcPr>
          <w:p w14:paraId="5D6B856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tcBorders>
              <w:top w:val="nil"/>
              <w:left w:val="nil"/>
              <w:bottom w:val="single" w:sz="4" w:space="0" w:color="auto"/>
              <w:right w:val="single" w:sz="4" w:space="0" w:color="auto"/>
            </w:tcBorders>
            <w:shd w:val="clear" w:color="auto" w:fill="auto"/>
            <w:noWrap/>
            <w:vAlign w:val="bottom"/>
            <w:hideMark/>
          </w:tcPr>
          <w:p w14:paraId="00EABEE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r>
      <w:tr w:rsidR="00AC69E7" w:rsidRPr="00AC69E7" w14:paraId="3743A97D"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BB0D9F"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6A06925B"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tcBorders>
              <w:top w:val="nil"/>
              <w:left w:val="nil"/>
              <w:bottom w:val="single" w:sz="4" w:space="0" w:color="auto"/>
              <w:right w:val="single" w:sz="4" w:space="0" w:color="auto"/>
            </w:tcBorders>
            <w:shd w:val="clear" w:color="auto" w:fill="auto"/>
            <w:noWrap/>
            <w:vAlign w:val="bottom"/>
            <w:hideMark/>
          </w:tcPr>
          <w:p w14:paraId="1929A82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tcBorders>
              <w:top w:val="nil"/>
              <w:left w:val="nil"/>
              <w:bottom w:val="single" w:sz="4" w:space="0" w:color="auto"/>
              <w:right w:val="single" w:sz="4" w:space="0" w:color="auto"/>
            </w:tcBorders>
            <w:shd w:val="clear" w:color="auto" w:fill="auto"/>
            <w:noWrap/>
            <w:vAlign w:val="bottom"/>
            <w:hideMark/>
          </w:tcPr>
          <w:p w14:paraId="6E253DCE"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tcBorders>
              <w:top w:val="nil"/>
              <w:left w:val="nil"/>
              <w:bottom w:val="single" w:sz="4" w:space="0" w:color="auto"/>
              <w:right w:val="single" w:sz="4" w:space="0" w:color="auto"/>
            </w:tcBorders>
            <w:shd w:val="clear" w:color="auto" w:fill="auto"/>
            <w:noWrap/>
            <w:vAlign w:val="bottom"/>
            <w:hideMark/>
          </w:tcPr>
          <w:p w14:paraId="25C0ECE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tcBorders>
              <w:top w:val="nil"/>
              <w:left w:val="nil"/>
              <w:bottom w:val="single" w:sz="4" w:space="0" w:color="auto"/>
              <w:right w:val="single" w:sz="4" w:space="0" w:color="auto"/>
            </w:tcBorders>
            <w:shd w:val="clear" w:color="auto" w:fill="auto"/>
            <w:noWrap/>
            <w:vAlign w:val="bottom"/>
            <w:hideMark/>
          </w:tcPr>
          <w:p w14:paraId="754DA83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tcBorders>
              <w:top w:val="nil"/>
              <w:left w:val="nil"/>
              <w:bottom w:val="single" w:sz="4" w:space="0" w:color="auto"/>
              <w:right w:val="single" w:sz="4" w:space="0" w:color="auto"/>
            </w:tcBorders>
            <w:shd w:val="clear" w:color="auto" w:fill="auto"/>
            <w:noWrap/>
            <w:vAlign w:val="bottom"/>
            <w:hideMark/>
          </w:tcPr>
          <w:p w14:paraId="3F3A622D"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tcBorders>
              <w:top w:val="nil"/>
              <w:left w:val="nil"/>
              <w:bottom w:val="single" w:sz="4" w:space="0" w:color="auto"/>
              <w:right w:val="single" w:sz="4" w:space="0" w:color="auto"/>
            </w:tcBorders>
            <w:shd w:val="clear" w:color="auto" w:fill="auto"/>
            <w:noWrap/>
            <w:vAlign w:val="bottom"/>
            <w:hideMark/>
          </w:tcPr>
          <w:p w14:paraId="3DD5344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r>
      <w:tr w:rsidR="00AC69E7" w:rsidRPr="00AC69E7" w14:paraId="0B17DB7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C9F980"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14757C38"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tcBorders>
              <w:top w:val="nil"/>
              <w:left w:val="nil"/>
              <w:bottom w:val="single" w:sz="4" w:space="0" w:color="auto"/>
              <w:right w:val="single" w:sz="4" w:space="0" w:color="auto"/>
            </w:tcBorders>
            <w:shd w:val="clear" w:color="auto" w:fill="auto"/>
            <w:noWrap/>
            <w:vAlign w:val="bottom"/>
            <w:hideMark/>
          </w:tcPr>
          <w:p w14:paraId="7A2B263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tcBorders>
              <w:top w:val="nil"/>
              <w:left w:val="nil"/>
              <w:bottom w:val="single" w:sz="4" w:space="0" w:color="auto"/>
              <w:right w:val="single" w:sz="4" w:space="0" w:color="auto"/>
            </w:tcBorders>
            <w:shd w:val="clear" w:color="auto" w:fill="auto"/>
            <w:noWrap/>
            <w:vAlign w:val="bottom"/>
            <w:hideMark/>
          </w:tcPr>
          <w:p w14:paraId="6465FCD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tcBorders>
              <w:top w:val="nil"/>
              <w:left w:val="nil"/>
              <w:bottom w:val="single" w:sz="4" w:space="0" w:color="auto"/>
              <w:right w:val="single" w:sz="4" w:space="0" w:color="auto"/>
            </w:tcBorders>
            <w:shd w:val="clear" w:color="auto" w:fill="auto"/>
            <w:noWrap/>
            <w:vAlign w:val="bottom"/>
            <w:hideMark/>
          </w:tcPr>
          <w:p w14:paraId="37A0F36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tcBorders>
              <w:top w:val="nil"/>
              <w:left w:val="nil"/>
              <w:bottom w:val="single" w:sz="4" w:space="0" w:color="auto"/>
              <w:right w:val="single" w:sz="4" w:space="0" w:color="auto"/>
            </w:tcBorders>
            <w:shd w:val="clear" w:color="auto" w:fill="auto"/>
            <w:noWrap/>
            <w:vAlign w:val="bottom"/>
            <w:hideMark/>
          </w:tcPr>
          <w:p w14:paraId="34A6C4E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tcBorders>
              <w:top w:val="nil"/>
              <w:left w:val="nil"/>
              <w:bottom w:val="single" w:sz="4" w:space="0" w:color="auto"/>
              <w:right w:val="single" w:sz="4" w:space="0" w:color="auto"/>
            </w:tcBorders>
            <w:shd w:val="clear" w:color="auto" w:fill="auto"/>
            <w:noWrap/>
            <w:vAlign w:val="bottom"/>
            <w:hideMark/>
          </w:tcPr>
          <w:p w14:paraId="7CDDCAB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tcBorders>
              <w:top w:val="nil"/>
              <w:left w:val="nil"/>
              <w:bottom w:val="single" w:sz="4" w:space="0" w:color="auto"/>
              <w:right w:val="single" w:sz="4" w:space="0" w:color="auto"/>
            </w:tcBorders>
            <w:shd w:val="clear" w:color="auto" w:fill="auto"/>
            <w:noWrap/>
            <w:vAlign w:val="bottom"/>
            <w:hideMark/>
          </w:tcPr>
          <w:p w14:paraId="63B753D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r>
      <w:tr w:rsidR="00AC69E7" w:rsidRPr="00AC69E7" w14:paraId="35230187"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D4A0EF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0D2DB55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tcBorders>
              <w:top w:val="nil"/>
              <w:left w:val="nil"/>
              <w:bottom w:val="single" w:sz="4" w:space="0" w:color="auto"/>
              <w:right w:val="single" w:sz="4" w:space="0" w:color="auto"/>
            </w:tcBorders>
            <w:shd w:val="clear" w:color="auto" w:fill="auto"/>
            <w:noWrap/>
            <w:vAlign w:val="bottom"/>
            <w:hideMark/>
          </w:tcPr>
          <w:p w14:paraId="2D926B4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tcBorders>
              <w:top w:val="nil"/>
              <w:left w:val="nil"/>
              <w:bottom w:val="single" w:sz="4" w:space="0" w:color="auto"/>
              <w:right w:val="single" w:sz="4" w:space="0" w:color="auto"/>
            </w:tcBorders>
            <w:shd w:val="clear" w:color="auto" w:fill="auto"/>
            <w:noWrap/>
            <w:vAlign w:val="bottom"/>
            <w:hideMark/>
          </w:tcPr>
          <w:p w14:paraId="652A3DC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tcBorders>
              <w:top w:val="nil"/>
              <w:left w:val="nil"/>
              <w:bottom w:val="single" w:sz="4" w:space="0" w:color="auto"/>
              <w:right w:val="single" w:sz="4" w:space="0" w:color="auto"/>
            </w:tcBorders>
            <w:shd w:val="clear" w:color="auto" w:fill="auto"/>
            <w:noWrap/>
            <w:vAlign w:val="bottom"/>
            <w:hideMark/>
          </w:tcPr>
          <w:p w14:paraId="209039C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tcBorders>
              <w:top w:val="nil"/>
              <w:left w:val="nil"/>
              <w:bottom w:val="single" w:sz="4" w:space="0" w:color="auto"/>
              <w:right w:val="single" w:sz="4" w:space="0" w:color="auto"/>
            </w:tcBorders>
            <w:shd w:val="clear" w:color="auto" w:fill="auto"/>
            <w:noWrap/>
            <w:vAlign w:val="bottom"/>
            <w:hideMark/>
          </w:tcPr>
          <w:p w14:paraId="5806771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tcBorders>
              <w:top w:val="nil"/>
              <w:left w:val="nil"/>
              <w:bottom w:val="single" w:sz="4" w:space="0" w:color="auto"/>
              <w:right w:val="single" w:sz="4" w:space="0" w:color="auto"/>
            </w:tcBorders>
            <w:shd w:val="clear" w:color="auto" w:fill="auto"/>
            <w:noWrap/>
            <w:vAlign w:val="bottom"/>
            <w:hideMark/>
          </w:tcPr>
          <w:p w14:paraId="0B14873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tcBorders>
              <w:top w:val="nil"/>
              <w:left w:val="nil"/>
              <w:bottom w:val="single" w:sz="4" w:space="0" w:color="auto"/>
              <w:right w:val="single" w:sz="4" w:space="0" w:color="auto"/>
            </w:tcBorders>
            <w:shd w:val="clear" w:color="auto" w:fill="auto"/>
            <w:noWrap/>
            <w:vAlign w:val="bottom"/>
            <w:hideMark/>
          </w:tcPr>
          <w:p w14:paraId="2D9480E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r>
      <w:tr w:rsidR="00AC69E7" w:rsidRPr="00AC69E7" w14:paraId="4A0F98AF"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FE746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2EC5786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tcBorders>
              <w:top w:val="nil"/>
              <w:left w:val="nil"/>
              <w:bottom w:val="single" w:sz="4" w:space="0" w:color="auto"/>
              <w:right w:val="single" w:sz="4" w:space="0" w:color="auto"/>
            </w:tcBorders>
            <w:shd w:val="clear" w:color="auto" w:fill="auto"/>
            <w:noWrap/>
            <w:vAlign w:val="bottom"/>
            <w:hideMark/>
          </w:tcPr>
          <w:p w14:paraId="68A7E19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tcBorders>
              <w:top w:val="nil"/>
              <w:left w:val="nil"/>
              <w:bottom w:val="single" w:sz="4" w:space="0" w:color="auto"/>
              <w:right w:val="single" w:sz="4" w:space="0" w:color="auto"/>
            </w:tcBorders>
            <w:shd w:val="clear" w:color="auto" w:fill="auto"/>
            <w:noWrap/>
            <w:vAlign w:val="bottom"/>
            <w:hideMark/>
          </w:tcPr>
          <w:p w14:paraId="0B86ABE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tcBorders>
              <w:top w:val="nil"/>
              <w:left w:val="nil"/>
              <w:bottom w:val="single" w:sz="4" w:space="0" w:color="auto"/>
              <w:right w:val="single" w:sz="4" w:space="0" w:color="auto"/>
            </w:tcBorders>
            <w:shd w:val="clear" w:color="auto" w:fill="auto"/>
            <w:noWrap/>
            <w:vAlign w:val="bottom"/>
            <w:hideMark/>
          </w:tcPr>
          <w:p w14:paraId="487DD0C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tcBorders>
              <w:top w:val="nil"/>
              <w:left w:val="nil"/>
              <w:bottom w:val="single" w:sz="4" w:space="0" w:color="auto"/>
              <w:right w:val="single" w:sz="4" w:space="0" w:color="auto"/>
            </w:tcBorders>
            <w:shd w:val="clear" w:color="auto" w:fill="auto"/>
            <w:noWrap/>
            <w:vAlign w:val="bottom"/>
            <w:hideMark/>
          </w:tcPr>
          <w:p w14:paraId="1DBE3E0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tcBorders>
              <w:top w:val="nil"/>
              <w:left w:val="nil"/>
              <w:bottom w:val="single" w:sz="4" w:space="0" w:color="auto"/>
              <w:right w:val="single" w:sz="4" w:space="0" w:color="auto"/>
            </w:tcBorders>
            <w:shd w:val="clear" w:color="auto" w:fill="auto"/>
            <w:noWrap/>
            <w:vAlign w:val="bottom"/>
            <w:hideMark/>
          </w:tcPr>
          <w:p w14:paraId="265F4C9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tcBorders>
              <w:top w:val="nil"/>
              <w:left w:val="nil"/>
              <w:bottom w:val="single" w:sz="4" w:space="0" w:color="auto"/>
              <w:right w:val="single" w:sz="4" w:space="0" w:color="auto"/>
            </w:tcBorders>
            <w:shd w:val="clear" w:color="auto" w:fill="auto"/>
            <w:noWrap/>
            <w:vAlign w:val="bottom"/>
            <w:hideMark/>
          </w:tcPr>
          <w:p w14:paraId="31093A5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r>
    </w:tbl>
    <w:p w14:paraId="10CC4179" w14:textId="77777777" w:rsidR="00387ECF" w:rsidRDefault="00387ECF" w:rsidP="00387ECF"/>
    <w:p w14:paraId="6FD8C960" w14:textId="7788ABFE" w:rsidR="00F94D14" w:rsidRDefault="00401EB1" w:rsidP="00387ECF">
      <w:r>
        <w:rPr>
          <w:noProof/>
        </w:rPr>
        <w:lastRenderedPageBreak/>
        <w:drawing>
          <wp:inline distT="0" distB="0" distL="0" distR="0" wp14:anchorId="513B2C7A" wp14:editId="582AD0BE">
            <wp:extent cx="5400040" cy="3496945"/>
            <wp:effectExtent l="0" t="0" r="0" b="8255"/>
            <wp:docPr id="771617736"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r>
        <w:rPr>
          <w:noProof/>
        </w:rPr>
        <w:lastRenderedPageBreak/>
        <w:drawing>
          <wp:inline distT="0" distB="0" distL="0" distR="0" wp14:anchorId="4B11C0BE" wp14:editId="1EEE8719">
            <wp:extent cx="5400040" cy="7273925"/>
            <wp:effectExtent l="0" t="0" r="0" b="3175"/>
            <wp:docPr id="1630327561"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204F4EC0" w14:textId="4727BED1" w:rsidR="00D5780F" w:rsidRDefault="00BE79FF" w:rsidP="00DD17C4">
      <w:r>
        <w:rPr>
          <w:noProof/>
        </w:rPr>
        <w:lastRenderedPageBreak/>
        <w:drawing>
          <wp:inline distT="0" distB="0" distL="0" distR="0" wp14:anchorId="591F45A0" wp14:editId="154B2758">
            <wp:extent cx="5195697" cy="3047418"/>
            <wp:effectExtent l="0" t="0" r="5080" b="635"/>
            <wp:docPr id="93248638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drawing>
          <wp:inline distT="0" distB="0" distL="0" distR="0" wp14:anchorId="4E2A4403" wp14:editId="110E08D9">
            <wp:extent cx="5259699" cy="3084957"/>
            <wp:effectExtent l="0" t="0" r="0" b="1270"/>
            <wp:docPr id="6460437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rPr>
        <w:lastRenderedPageBreak/>
        <w:drawing>
          <wp:inline distT="0" distB="0" distL="0" distR="0" wp14:anchorId="510F08DB" wp14:editId="5F0E07C5">
            <wp:extent cx="5363129" cy="3145622"/>
            <wp:effectExtent l="0" t="0" r="0" b="0"/>
            <wp:docPr id="14911147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AF4FE8">
      <w:pPr>
        <w:pStyle w:val="Ttulo3"/>
      </w:pPr>
      <w:r>
        <w:t>4. Discussion</w:t>
      </w:r>
    </w:p>
    <w:p w14:paraId="6C3FA611" w14:textId="79DD9885" w:rsidR="00AF4FE8" w:rsidRPr="000F5A47" w:rsidRDefault="00D0291A" w:rsidP="00E83EC8">
      <w:pPr>
        <w:autoSpaceDE w:val="0"/>
        <w:autoSpaceDN w:val="0"/>
        <w:adjustRightInd w:val="0"/>
        <w:spacing w:after="0" w:line="240" w:lineRule="auto"/>
        <w:rPr>
          <w:highlight w:val="yellow"/>
        </w:rPr>
      </w:pPr>
      <w:commentRangeStart w:id="167"/>
      <w:r w:rsidRPr="0003269E">
        <w:rPr>
          <w:highlight w:val="yellow"/>
        </w:rPr>
        <w:t xml:space="preserve">Germination temperature </w:t>
      </w:r>
      <w:commentRangeEnd w:id="167"/>
      <w:r w:rsidR="003F2A29">
        <w:rPr>
          <w:rStyle w:val="Refdecomentario"/>
        </w:rPr>
        <w:commentReference w:id="167"/>
      </w:r>
      <w:r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168"/>
      <w:r w:rsidR="00184562" w:rsidRPr="000F5A47">
        <w:rPr>
          <w:highlight w:val="yellow"/>
        </w:rPr>
        <w:t>Bell and Bliss 1980</w:t>
      </w:r>
      <w:commentRangeEnd w:id="168"/>
      <w:r w:rsidR="00FA16FF">
        <w:rPr>
          <w:rStyle w:val="Refdecomentario"/>
        </w:rPr>
        <w:commentReference w:id="168"/>
      </w:r>
      <w:r w:rsidR="00184562" w:rsidRPr="000F5A47">
        <w:rPr>
          <w:highlight w:val="yellow"/>
        </w:rPr>
        <w:t xml:space="preserve">; </w:t>
      </w:r>
      <w:commentRangeStart w:id="169"/>
      <w:r w:rsidR="00184562" w:rsidRPr="000F5A47">
        <w:rPr>
          <w:highlight w:val="yellow"/>
        </w:rPr>
        <w:t>Oberbauer and Miller 1982</w:t>
      </w:r>
      <w:commentRangeEnd w:id="169"/>
      <w:r w:rsidR="00FA16FF">
        <w:rPr>
          <w:rStyle w:val="Refdecomentario"/>
        </w:rPr>
        <w:commentReference w:id="169"/>
      </w:r>
      <w:r w:rsidR="00184562" w:rsidRPr="000F5A47">
        <w:rPr>
          <w:highlight w:val="yellow"/>
        </w:rPr>
        <w:t xml:space="preserve">; </w:t>
      </w:r>
      <w:commentRangeStart w:id="170"/>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170"/>
      <w:r w:rsidR="006243DA">
        <w:rPr>
          <w:rStyle w:val="Refdecomentario"/>
        </w:rPr>
        <w:commentReference w:id="170"/>
      </w:r>
      <w:r w:rsidR="00184562" w:rsidRPr="000F5A47">
        <w:rPr>
          <w:highlight w:val="yellow"/>
        </w:rPr>
        <w:t>), is water-limited (</w:t>
      </w:r>
      <w:commentRangeStart w:id="171"/>
      <w:proofErr w:type="spellStart"/>
      <w:r w:rsidR="00184562" w:rsidRPr="000F5A47">
        <w:rPr>
          <w:highlight w:val="yellow"/>
        </w:rPr>
        <w:t>Orsenigo</w:t>
      </w:r>
      <w:proofErr w:type="spellEnd"/>
      <w:r w:rsidR="00184562" w:rsidRPr="000F5A47">
        <w:rPr>
          <w:highlight w:val="yellow"/>
        </w:rPr>
        <w:t xml:space="preserve"> et al. 2015</w:t>
      </w:r>
      <w:commentRangeEnd w:id="171"/>
      <w:r w:rsidR="006243DA">
        <w:rPr>
          <w:rStyle w:val="Refdecomentario"/>
        </w:rPr>
        <w:commentReference w:id="171"/>
      </w:r>
      <w:r w:rsidR="00184562" w:rsidRPr="000F5A47">
        <w:rPr>
          <w:highlight w:val="yellow"/>
        </w:rPr>
        <w:t xml:space="preserve">; </w:t>
      </w:r>
      <w:commentRangeStart w:id="172"/>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172"/>
      <w:r w:rsidR="00500DC0">
        <w:rPr>
          <w:rStyle w:val="Refdecomentario"/>
        </w:rPr>
        <w:commentReference w:id="172"/>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173"/>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173"/>
      <w:r w:rsidR="00500DC0">
        <w:rPr>
          <w:rStyle w:val="Refdecomentario"/>
        </w:rPr>
        <w:commentReference w:id="173"/>
      </w:r>
      <w:r w:rsidR="00E83EC8" w:rsidRPr="000F5A47">
        <w:rPr>
          <w:highlight w:val="yellow"/>
        </w:rPr>
        <w:t xml:space="preserve">; </w:t>
      </w:r>
      <w:commentRangeStart w:id="174"/>
      <w:r w:rsidR="00E83EC8" w:rsidRPr="000F5A47">
        <w:rPr>
          <w:highlight w:val="yellow"/>
        </w:rPr>
        <w:t>Forbis 2003</w:t>
      </w:r>
      <w:commentRangeEnd w:id="174"/>
      <w:r w:rsidR="00FF1154">
        <w:rPr>
          <w:rStyle w:val="Refdecomentario"/>
        </w:rPr>
        <w:commentReference w:id="174"/>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0D949376" w14:textId="439A5E3D" w:rsidR="002D2B32" w:rsidRDefault="0049360F" w:rsidP="0049360F">
      <w:pPr>
        <w:pStyle w:val="Ttulo2"/>
        <w:rPr>
          <w:lang w:val="en-US"/>
        </w:rPr>
      </w:pPr>
      <w:r>
        <w:rPr>
          <w:lang w:val="en-US"/>
        </w:rPr>
        <w:t>5. References</w:t>
      </w:r>
    </w:p>
    <w:p w14:paraId="6C82213C" w14:textId="3AB6BE88" w:rsidR="0049360F" w:rsidRDefault="001C407B" w:rsidP="0049360F">
      <w:pPr>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4"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C6FBD">
      <w:pPr>
        <w:pStyle w:val="HTMLconformatoprevio"/>
        <w:wordWrap w:val="0"/>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C6FBD">
      <w:pPr>
        <w:pStyle w:val="HTMLconformatoprevio"/>
        <w:wordWrap w:val="0"/>
        <w:rPr>
          <w:rFonts w:asciiTheme="minorHAnsi" w:eastAsiaTheme="minorHAnsi" w:hAnsiTheme="minorHAnsi" w:cstheme="minorBidi"/>
          <w:color w:val="000000" w:themeColor="text1"/>
          <w:kern w:val="2"/>
          <w:sz w:val="22"/>
          <w:szCs w:val="22"/>
          <w:lang w:val="en-US" w:eastAsia="en-US"/>
          <w14:ligatures w14:val="standardContextual"/>
        </w:rPr>
      </w:pPr>
      <w:r w:rsidRPr="00C85516">
        <w:rPr>
          <w:rFonts w:asciiTheme="minorHAnsi" w:eastAsiaTheme="minorHAnsi" w:hAnsiTheme="minorHAnsi" w:cstheme="minorBidi"/>
          <w:color w:val="000000" w:themeColor="text1"/>
          <w:kern w:val="2"/>
          <w:sz w:val="22"/>
          <w:szCs w:val="22"/>
          <w:lang w:val="en-CA" w:eastAsia="en-US"/>
          <w14:ligatures w14:val="standardContextual"/>
        </w:rPr>
        <w:t xml:space="preserve">Lozano-Isla, F, Benites-Alfaro, OE, </w:t>
      </w:r>
      <w:proofErr w:type="spellStart"/>
      <w:r w:rsidRPr="00C85516">
        <w:rPr>
          <w:rFonts w:asciiTheme="minorHAnsi" w:eastAsiaTheme="minorHAnsi" w:hAnsiTheme="minorHAnsi" w:cstheme="minorBidi"/>
          <w:color w:val="000000" w:themeColor="text1"/>
          <w:kern w:val="2"/>
          <w:sz w:val="22"/>
          <w:szCs w:val="22"/>
          <w:lang w:val="en-CA" w:eastAsia="en-US"/>
          <w14:ligatures w14:val="standardContextual"/>
        </w:rPr>
        <w:t>Pompelli</w:t>
      </w:r>
      <w:proofErr w:type="spellEnd"/>
      <w:r w:rsidRPr="00C85516">
        <w:rPr>
          <w:rFonts w:asciiTheme="minorHAnsi" w:eastAsiaTheme="minorHAnsi" w:hAnsiTheme="minorHAnsi" w:cstheme="minorBidi"/>
          <w:color w:val="000000" w:themeColor="text1"/>
          <w:kern w:val="2"/>
          <w:sz w:val="22"/>
          <w:szCs w:val="22"/>
          <w:lang w:val="en-CA"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49360F">
      <w:pPr>
        <w:rPr>
          <w:lang w:val="en-US"/>
        </w:rPr>
      </w:pPr>
    </w:p>
    <w:p w14:paraId="0D6E56E9" w14:textId="7E5B4C74" w:rsidR="0098581D" w:rsidRPr="0049360F" w:rsidRDefault="0098581D" w:rsidP="0049360F">
      <w:pPr>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FF1154" w:rsidRDefault="00FF1154">
      <w:pPr>
        <w:pStyle w:val="Textocomentario"/>
      </w:pPr>
      <w:r>
        <w:rPr>
          <w:rStyle w:val="Refdecomentario"/>
        </w:rPr>
        <w:annotationRef/>
      </w:r>
      <w:r>
        <w:rPr>
          <w:color w:val="000000"/>
        </w:rPr>
        <w:t>Winkler DE, Butz RJ, Germino MJ, Reinhardt K, Kueppers LM (2018)</w:t>
      </w:r>
    </w:p>
    <w:p w14:paraId="2A334D69" w14:textId="77777777" w:rsidR="00FF1154" w:rsidRDefault="00FF1154">
      <w:pPr>
        <w:pStyle w:val="Textocomentario"/>
      </w:pPr>
      <w:r>
        <w:rPr>
          <w:color w:val="000000"/>
        </w:rPr>
        <w:t>Snowmelt timing regulates community composition, phenology,</w:t>
      </w:r>
    </w:p>
    <w:p w14:paraId="0D2D6E65" w14:textId="77777777" w:rsidR="00FF1154" w:rsidRDefault="00FF1154">
      <w:pPr>
        <w:pStyle w:val="Textocomentario"/>
      </w:pPr>
      <w:r>
        <w:rPr>
          <w:color w:val="000000"/>
        </w:rPr>
        <w:t>and physiological performance of alpine plants. Front Plant Sci</w:t>
      </w:r>
    </w:p>
    <w:p w14:paraId="0E248326" w14:textId="77777777" w:rsidR="00FF1154" w:rsidRDefault="00FF1154" w:rsidP="005A5757">
      <w:pPr>
        <w:pStyle w:val="Textocomentario"/>
      </w:pPr>
      <w:r>
        <w:rPr>
          <w:color w:val="000000"/>
        </w:rPr>
        <w:t xml:space="preserve">9:1140. </w:t>
      </w:r>
      <w:r>
        <w:rPr>
          <w:color w:val="0000FF"/>
        </w:rPr>
        <w:t>https:// doi. org/ 10. 3389/ fpls. 2018. 01140</w:t>
      </w:r>
    </w:p>
  </w:comment>
  <w:comment w:id="1" w:author="CLARA ESPINOSA DEL ALBA" w:date="2023-10-04T15:36:00Z" w:initials="CE">
    <w:p w14:paraId="3F6C17DF" w14:textId="77777777"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2" w:author="CLARA ESPINOSA DEL ALBA" w:date="2023-10-04T15:36:00Z" w:initials="CE">
    <w:p w14:paraId="4C86E3C4" w14:textId="77777777" w:rsidR="0000430E" w:rsidRDefault="0000430E">
      <w:pPr>
        <w:pStyle w:val="Textocomentario"/>
      </w:pPr>
      <w:r>
        <w:rPr>
          <w:rStyle w:val="Refdecomentario"/>
        </w:rPr>
        <w:annotationRef/>
      </w:r>
      <w:r>
        <w:t>Onipchenko VG (2004) Alpine ecosystems in the Northwest Caucasus.</w:t>
      </w:r>
    </w:p>
    <w:p w14:paraId="3C74C739" w14:textId="77777777" w:rsidR="0000430E" w:rsidRDefault="0000430E" w:rsidP="00F32708">
      <w:pPr>
        <w:pStyle w:val="Textocomentario"/>
      </w:pPr>
      <w:r>
        <w:t>Springer Science &amp; Business Media</w:t>
      </w:r>
    </w:p>
  </w:comment>
  <w:comment w:id="6" w:author="Diana María Cruz Tejada" w:date="2023-10-04T16:58:00Z" w:initials="DC">
    <w:p w14:paraId="60A8B9A7" w14:textId="77777777" w:rsidR="001631D3" w:rsidRDefault="001631D3" w:rsidP="008769ED">
      <w:pPr>
        <w:pStyle w:val="Textocomentario"/>
      </w:pPr>
      <w:r>
        <w:rPr>
          <w:rStyle w:val="Refdecomentario"/>
        </w:rPr>
        <w:annotationRef/>
      </w:r>
      <w:r>
        <w:t>Siembra intermedia</w:t>
      </w:r>
    </w:p>
  </w:comment>
  <w:comment w:id="8" w:author="CLARA ESPINOSA DEL ALBA" w:date="2023-10-03T16:30:00Z" w:initials="CE">
    <w:p w14:paraId="5279DFD5" w14:textId="703D11E5" w:rsidR="0039142E" w:rsidRDefault="0039142E" w:rsidP="00E277D8">
      <w:pPr>
        <w:pStyle w:val="Textocomentario"/>
      </w:pPr>
      <w:r>
        <w:rPr>
          <w:rStyle w:val="Refdecomentario"/>
        </w:rPr>
        <w:annotationRef/>
      </w:r>
      <w:r>
        <w:t>Posibilidad de añadir climograma de uno de los sitios.</w:t>
      </w:r>
    </w:p>
  </w:comment>
  <w:comment w:id="9"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10"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11" w:author="CLARA ESPINOSA DEL ALBA" w:date="2023-10-04T10:46:00Z" w:initials="CE">
    <w:p w14:paraId="50FB7AB8" w14:textId="77777777" w:rsidR="009F5875" w:rsidRDefault="009F5875" w:rsidP="00283E3F">
      <w:pPr>
        <w:pStyle w:val="Textocomentario"/>
      </w:pPr>
      <w:r>
        <w:rPr>
          <w:rStyle w:val="Refdecomentario"/>
        </w:rPr>
        <w:annotationRef/>
      </w:r>
      <w:r>
        <w:t>Añadir mapa con las cruces y resaltar los puntos con recolección de Dianthus</w:t>
      </w:r>
    </w:p>
  </w:comment>
  <w:comment w:id="12"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67" w:author="Diana María Cruz Tejada" w:date="2023-10-04T16:32:00Z" w:initials="DC">
    <w:p w14:paraId="5DE3405D" w14:textId="77777777" w:rsidR="003845EA" w:rsidRDefault="003845EA" w:rsidP="00C71838">
      <w:pPr>
        <w:pStyle w:val="Textocomentario"/>
      </w:pPr>
      <w:r>
        <w:rPr>
          <w:rStyle w:val="Refdecomentario"/>
        </w:rPr>
        <w:annotationRef/>
      </w:r>
      <w:r>
        <w:t>Tal vez esto no es necesario mencionarlo? (vamos a usar el peso individual?)</w:t>
      </w:r>
    </w:p>
  </w:comment>
  <w:comment w:id="84" w:author="Diana María Cruz Tejada" w:date="2023-10-04T17:01:00Z" w:initials="DC">
    <w:p w14:paraId="0DF26748" w14:textId="77777777" w:rsidR="001631D3" w:rsidRDefault="001631D3" w:rsidP="007F0C1F">
      <w:pPr>
        <w:pStyle w:val="Textocomentario"/>
      </w:pPr>
      <w:r>
        <w:rPr>
          <w:rStyle w:val="Refdecomentario"/>
        </w:rPr>
        <w:annotationRef/>
      </w:r>
      <w:r>
        <w:t>Para usar luego</w:t>
      </w:r>
    </w:p>
  </w:comment>
  <w:comment w:id="157" w:author="Diana María Cruz Tejada" w:date="2023-09-27T13:43:00Z" w:initials="DC">
    <w:p w14:paraId="24D5B7E9" w14:textId="77777777" w:rsidR="00862CB7" w:rsidRDefault="00862CB7" w:rsidP="00862CB7">
      <w:pPr>
        <w:pStyle w:val="Textocomentario"/>
      </w:pPr>
      <w:r>
        <w:rPr>
          <w:rStyle w:val="Refdecomentario"/>
        </w:rPr>
        <w:annotationRef/>
      </w:r>
      <w:r>
        <w:t>References to change</w:t>
      </w:r>
    </w:p>
  </w:comment>
  <w:comment w:id="164" w:author="CLARA ESPINOSA DEL ALBA" w:date="2023-10-04T12:18:00Z" w:initials="CEDA">
    <w:p w14:paraId="4910A250" w14:textId="6385B1B5" w:rsidR="00E12693" w:rsidRDefault="00E12693" w:rsidP="00561300">
      <w:pPr>
        <w:pStyle w:val="Textocomentario"/>
      </w:pPr>
      <w:r>
        <w:rPr>
          <w:rStyle w:val="Refdecomentario"/>
        </w:rPr>
        <w:annotationRef/>
      </w:r>
      <w:r>
        <w:t>Add graph from central plots microlog SP3 (with new data)</w:t>
      </w:r>
    </w:p>
  </w:comment>
  <w:comment w:id="165"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166"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167" w:author="CLARA ESPINOSA DEL ALBA" w:date="2023-10-04T15:32:00Z" w:initials="CE">
    <w:p w14:paraId="5C63C609" w14:textId="77777777"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168"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169"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170"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171"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172"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173"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174"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722BC28D" w15:done="0"/>
  <w15:commentEx w15:paraId="3C74C739" w15:done="0"/>
  <w15:commentEx w15:paraId="60A8B9A7" w15:done="0"/>
  <w15:commentEx w15:paraId="5279DFD5" w15:done="0"/>
  <w15:commentEx w15:paraId="6B1D6146" w15:paraIdParent="5279DFD5" w15:done="0"/>
  <w15:commentEx w15:paraId="74ABA07F" w15:done="0"/>
  <w15:commentEx w15:paraId="50FB7AB8" w15:done="0"/>
  <w15:commentEx w15:paraId="31BF38E6" w15:done="0"/>
  <w15:commentEx w15:paraId="5DE3405D" w15:done="0"/>
  <w15:commentEx w15:paraId="0DF26748" w15:done="0"/>
  <w15:commentEx w15:paraId="24D5B7E9" w15:done="0"/>
  <w15:commentEx w15:paraId="4910A250" w15:done="0"/>
  <w15:commentEx w15:paraId="69C8241F" w15:paraIdParent="4910A250" w15:done="0"/>
  <w15:commentEx w15:paraId="24CE353C" w15:paraIdParent="4910A250"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08F589A3" w16cex:dateUtc="2023-10-04T13:36:00Z"/>
  <w16cex:commentExtensible w16cex:durableId="78FB7BE6" w16cex:dateUtc="2023-10-04T13:36: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7A9D3499" w16cex:dateUtc="2023-10-04T08:46:00Z"/>
  <w16cex:commentExtensible w16cex:durableId="7B133AB6" w16cex:dateUtc="2023-10-04T09:44:00Z"/>
  <w16cex:commentExtensible w16cex:durableId="3317A731" w16cex:dateUtc="2023-10-04T14:32:00Z"/>
  <w16cex:commentExtensible w16cex:durableId="0B66BCFA" w16cex:dateUtc="2023-10-04T15:01: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722BC28D" w16cid:durableId="08F589A3"/>
  <w16cid:commentId w16cid:paraId="3C74C739" w16cid:durableId="78FB7BE6"/>
  <w16cid:commentId w16cid:paraId="60A8B9A7" w16cid:durableId="6768BE14"/>
  <w16cid:commentId w16cid:paraId="5279DFD5" w16cid:durableId="6A0D82F9"/>
  <w16cid:commentId w16cid:paraId="6B1D6146" w16cid:durableId="1A3D7338"/>
  <w16cid:commentId w16cid:paraId="74ABA07F" w16cid:durableId="2655ED90"/>
  <w16cid:commentId w16cid:paraId="50FB7AB8" w16cid:durableId="7A9D3499"/>
  <w16cid:commentId w16cid:paraId="31BF38E6" w16cid:durableId="7B133AB6"/>
  <w16cid:commentId w16cid:paraId="5DE3405D" w16cid:durableId="3317A731"/>
  <w16cid:commentId w16cid:paraId="0DF26748" w16cid:durableId="0B66BCFA"/>
  <w16cid:commentId w16cid:paraId="24D5B7E9" w16cid:durableId="625CF5AD"/>
  <w16cid:commentId w16cid:paraId="4910A250" w16cid:durableId="0C1ED544"/>
  <w16cid:commentId w16cid:paraId="69C8241F" w16cid:durableId="221E7BF0"/>
  <w16cid:commentId w16cid:paraId="24CE353C" w16cid:durableId="4A234959"/>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2"/>
  </w:num>
  <w:num w:numId="2" w16cid:durableId="79106986">
    <w:abstractNumId w:val="3"/>
  </w:num>
  <w:num w:numId="3" w16cid:durableId="1201747581">
    <w:abstractNumId w:val="1"/>
  </w:num>
  <w:num w:numId="4" w16cid:durableId="212817897">
    <w:abstractNumId w:val="4"/>
  </w:num>
  <w:num w:numId="5" w16cid:durableId="19197537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430E"/>
    <w:rsid w:val="00006EB2"/>
    <w:rsid w:val="00014E1D"/>
    <w:rsid w:val="00022585"/>
    <w:rsid w:val="00023A98"/>
    <w:rsid w:val="0003269E"/>
    <w:rsid w:val="000506EA"/>
    <w:rsid w:val="000811EF"/>
    <w:rsid w:val="00082D4C"/>
    <w:rsid w:val="000A5F58"/>
    <w:rsid w:val="000B054E"/>
    <w:rsid w:val="000E48E7"/>
    <w:rsid w:val="000F5A47"/>
    <w:rsid w:val="000F5E9F"/>
    <w:rsid w:val="001119CE"/>
    <w:rsid w:val="001157C6"/>
    <w:rsid w:val="00143588"/>
    <w:rsid w:val="001568DF"/>
    <w:rsid w:val="001631D3"/>
    <w:rsid w:val="00165571"/>
    <w:rsid w:val="001704A4"/>
    <w:rsid w:val="0017435F"/>
    <w:rsid w:val="00184562"/>
    <w:rsid w:val="00191F73"/>
    <w:rsid w:val="001A3F11"/>
    <w:rsid w:val="001B432A"/>
    <w:rsid w:val="001C407B"/>
    <w:rsid w:val="001E6AED"/>
    <w:rsid w:val="00216D67"/>
    <w:rsid w:val="00237EE6"/>
    <w:rsid w:val="00241824"/>
    <w:rsid w:val="00260CAF"/>
    <w:rsid w:val="00285198"/>
    <w:rsid w:val="002C39E4"/>
    <w:rsid w:val="002C4019"/>
    <w:rsid w:val="002C5196"/>
    <w:rsid w:val="002C57BD"/>
    <w:rsid w:val="002D2B32"/>
    <w:rsid w:val="002D727C"/>
    <w:rsid w:val="002F4B59"/>
    <w:rsid w:val="00311A0C"/>
    <w:rsid w:val="0037582F"/>
    <w:rsid w:val="003807AB"/>
    <w:rsid w:val="003845EA"/>
    <w:rsid w:val="00387ECF"/>
    <w:rsid w:val="00390BF5"/>
    <w:rsid w:val="0039142E"/>
    <w:rsid w:val="003F2A29"/>
    <w:rsid w:val="00401EB1"/>
    <w:rsid w:val="00416A70"/>
    <w:rsid w:val="00417006"/>
    <w:rsid w:val="0042434E"/>
    <w:rsid w:val="00426DDC"/>
    <w:rsid w:val="0042715C"/>
    <w:rsid w:val="004345B0"/>
    <w:rsid w:val="004404EB"/>
    <w:rsid w:val="00475789"/>
    <w:rsid w:val="0049360F"/>
    <w:rsid w:val="00493BEC"/>
    <w:rsid w:val="004B0087"/>
    <w:rsid w:val="004D0CB8"/>
    <w:rsid w:val="00500DC0"/>
    <w:rsid w:val="00502A37"/>
    <w:rsid w:val="00505BC6"/>
    <w:rsid w:val="00512A9D"/>
    <w:rsid w:val="00514A33"/>
    <w:rsid w:val="005433F2"/>
    <w:rsid w:val="005607E6"/>
    <w:rsid w:val="00587E81"/>
    <w:rsid w:val="005A5C83"/>
    <w:rsid w:val="00601EFA"/>
    <w:rsid w:val="00623C11"/>
    <w:rsid w:val="006243DA"/>
    <w:rsid w:val="0062654F"/>
    <w:rsid w:val="00632C04"/>
    <w:rsid w:val="0065695B"/>
    <w:rsid w:val="0066698D"/>
    <w:rsid w:val="0068503C"/>
    <w:rsid w:val="0069060F"/>
    <w:rsid w:val="006B343F"/>
    <w:rsid w:val="006C420B"/>
    <w:rsid w:val="006F1D36"/>
    <w:rsid w:val="00782121"/>
    <w:rsid w:val="00787B94"/>
    <w:rsid w:val="007A5434"/>
    <w:rsid w:val="007C50FF"/>
    <w:rsid w:val="007F2991"/>
    <w:rsid w:val="00823C9E"/>
    <w:rsid w:val="00833482"/>
    <w:rsid w:val="00862CB7"/>
    <w:rsid w:val="0086750D"/>
    <w:rsid w:val="0088106A"/>
    <w:rsid w:val="008B3D65"/>
    <w:rsid w:val="00910C3F"/>
    <w:rsid w:val="0094530E"/>
    <w:rsid w:val="0096757A"/>
    <w:rsid w:val="0098581D"/>
    <w:rsid w:val="009D0D73"/>
    <w:rsid w:val="009D24C6"/>
    <w:rsid w:val="009E1DE1"/>
    <w:rsid w:val="009E28D2"/>
    <w:rsid w:val="009F5875"/>
    <w:rsid w:val="00A00EEC"/>
    <w:rsid w:val="00A07ABE"/>
    <w:rsid w:val="00A21528"/>
    <w:rsid w:val="00A559B2"/>
    <w:rsid w:val="00A649DA"/>
    <w:rsid w:val="00A6520A"/>
    <w:rsid w:val="00A8767B"/>
    <w:rsid w:val="00AA47BB"/>
    <w:rsid w:val="00AC17DE"/>
    <w:rsid w:val="00AC69E7"/>
    <w:rsid w:val="00AD7CEA"/>
    <w:rsid w:val="00AF329C"/>
    <w:rsid w:val="00AF4FE8"/>
    <w:rsid w:val="00B05D3A"/>
    <w:rsid w:val="00B11695"/>
    <w:rsid w:val="00B12FDF"/>
    <w:rsid w:val="00B405BD"/>
    <w:rsid w:val="00B500F2"/>
    <w:rsid w:val="00B91291"/>
    <w:rsid w:val="00B94A6D"/>
    <w:rsid w:val="00B95219"/>
    <w:rsid w:val="00BA00E3"/>
    <w:rsid w:val="00BA3107"/>
    <w:rsid w:val="00BC6FBD"/>
    <w:rsid w:val="00BD1007"/>
    <w:rsid w:val="00BE79FF"/>
    <w:rsid w:val="00BF21FC"/>
    <w:rsid w:val="00BF4C77"/>
    <w:rsid w:val="00C02DF2"/>
    <w:rsid w:val="00C14326"/>
    <w:rsid w:val="00C16F9A"/>
    <w:rsid w:val="00C44289"/>
    <w:rsid w:val="00C4736A"/>
    <w:rsid w:val="00C652AF"/>
    <w:rsid w:val="00C85516"/>
    <w:rsid w:val="00C96405"/>
    <w:rsid w:val="00CB12E2"/>
    <w:rsid w:val="00D0291A"/>
    <w:rsid w:val="00D16065"/>
    <w:rsid w:val="00D45015"/>
    <w:rsid w:val="00D5780F"/>
    <w:rsid w:val="00D6256B"/>
    <w:rsid w:val="00D75ABE"/>
    <w:rsid w:val="00DA29EC"/>
    <w:rsid w:val="00DB3214"/>
    <w:rsid w:val="00DB3EE2"/>
    <w:rsid w:val="00DD17C4"/>
    <w:rsid w:val="00DE4F5E"/>
    <w:rsid w:val="00DE6FA6"/>
    <w:rsid w:val="00DE76B5"/>
    <w:rsid w:val="00DF38F3"/>
    <w:rsid w:val="00E12693"/>
    <w:rsid w:val="00E83EC8"/>
    <w:rsid w:val="00EC1C8D"/>
    <w:rsid w:val="00EC552C"/>
    <w:rsid w:val="00EC7A9E"/>
    <w:rsid w:val="00EE51FF"/>
    <w:rsid w:val="00F07FD2"/>
    <w:rsid w:val="00F22226"/>
    <w:rsid w:val="00F342F2"/>
    <w:rsid w:val="00F52E55"/>
    <w:rsid w:val="00F5753E"/>
    <w:rsid w:val="00F7375B"/>
    <w:rsid w:val="00F7734A"/>
    <w:rsid w:val="00F850DE"/>
    <w:rsid w:val="00F85EE4"/>
    <w:rsid w:val="00F94D14"/>
    <w:rsid w:val="00FA16FF"/>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0</TotalTime>
  <Pages>9</Pages>
  <Words>2902</Words>
  <Characters>16314</Characters>
  <Application>Microsoft Office Word</Application>
  <DocSecurity>0</DocSecurity>
  <Lines>479</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Diana María Cruz Tejada</cp:lastModifiedBy>
  <cp:revision>155</cp:revision>
  <dcterms:created xsi:type="dcterms:W3CDTF">2023-10-03T13:37:00Z</dcterms:created>
  <dcterms:modified xsi:type="dcterms:W3CDTF">2023-10-0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